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CDED0A0"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xml:space="preserve">, </w:t>
      </w:r>
      <w:proofErr w:type="spellStart"/>
      <w:r w:rsidRPr="00602B03">
        <w:rPr>
          <w:bCs/>
          <w:sz w:val="24"/>
          <w:szCs w:val="24"/>
        </w:rPr>
        <w:t>Yilun</w:t>
      </w:r>
      <w:proofErr w:type="spellEnd"/>
      <w:r w:rsidRPr="00602B03">
        <w:rPr>
          <w:bCs/>
          <w:sz w:val="24"/>
          <w:szCs w:val="24"/>
        </w:rPr>
        <w:t xml:space="preserve">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r w:rsidR="004F1D49" w:rsidRPr="004F1D49">
        <w:rPr>
          <w:bCs/>
          <w:sz w:val="24"/>
          <w:szCs w:val="24"/>
          <w:vertAlign w:val="superscript"/>
        </w:rPr>
        <w:t>1</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Pr="005541EC"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00D00470" w14:textId="77777777" w:rsidR="00B91178" w:rsidRDefault="00087E2C">
      <w:pPr>
        <w:ind w:firstLine="0"/>
        <w:rPr>
          <w:b/>
        </w:rPr>
      </w:pPr>
      <w:r>
        <w:rPr>
          <w:b/>
        </w:rPr>
        <w:t>A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xml:space="preserve">. To address this, a feedback control module has been designed and implemented for active cavity length adjustment, stabilizing the output power at approximately 30 </w:t>
      </w:r>
      <w:proofErr w:type="spellStart"/>
      <w:r>
        <w:t>mW</w:t>
      </w:r>
      <w:proofErr w:type="spellEnd"/>
      <w:r>
        <w:t>.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77777777" w:rsidR="00B91178" w:rsidRDefault="00087E2C">
      <w:pPr>
        <w:ind w:firstLine="0"/>
        <w:rPr>
          <w:b/>
        </w:rPr>
      </w:pPr>
      <w:r>
        <w:rPr>
          <w:b/>
        </w:rPr>
        <w:t xml:space="preserve">Section I: Introduction </w:t>
      </w:r>
    </w:p>
    <w:p w14:paraId="09F9D73A" w14:textId="6CA468AC" w:rsidR="005541EC" w:rsidRDefault="00087E2C">
      <w:pPr>
        <w:jc w:val="both"/>
      </w:pPr>
      <w:r>
        <w:t>Transport is one of the</w:t>
      </w:r>
      <w:r w:rsidR="004F1D49">
        <w:t xml:space="preserve"> top-level</w:t>
      </w:r>
      <w:r>
        <w:t xml:space="preserve"> research topics in fusion plasma physics</w:t>
      </w:r>
      <w:r w:rsidR="00A82301" w:rsidRPr="0020459E">
        <w:rPr>
          <w:vertAlign w:val="superscript"/>
        </w:rPr>
        <w:fldChar w:fldCharType="begin"/>
      </w:r>
      <w:r w:rsidR="00A82301" w:rsidRPr="0020459E">
        <w:rPr>
          <w:vertAlign w:val="superscript"/>
        </w:rPr>
        <w:instrText xml:space="preserve"> ADDIN EN.CITE &lt;EndNote&gt;&lt;Cite&gt;&lt;Author&gt;Sun&lt;/Author&gt;&lt;Year&gt;2025&lt;/Year&gt;&lt;RecNum&gt;2385&lt;/RecNum&gt;&lt;DisplayText&gt;&lt;style face="superscript"&gt;1, 2&lt;/style&gt;&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00A82301" w:rsidRPr="0020459E">
        <w:rPr>
          <w:vertAlign w:val="superscript"/>
        </w:rPr>
        <w:fldChar w:fldCharType="separate"/>
      </w:r>
      <w:hyperlink w:anchor="_ENREF_1" w:tooltip="Sun, 2025 #2385" w:history="1">
        <w:r w:rsidR="0020459E" w:rsidRPr="0020459E">
          <w:rPr>
            <w:rStyle w:val="af2"/>
            <w:vertAlign w:val="superscript"/>
          </w:rPr>
          <w:t>1</w:t>
        </w:r>
      </w:hyperlink>
      <w:r w:rsidR="00A82301" w:rsidRPr="0020459E">
        <w:rPr>
          <w:noProof/>
          <w:vertAlign w:val="superscript"/>
        </w:rPr>
        <w:t xml:space="preserve">, </w:t>
      </w:r>
      <w:hyperlink w:anchor="_ENREF_2" w:tooltip="Chen, 2024 #2386" w:history="1">
        <w:r w:rsidR="0020459E" w:rsidRPr="0020459E">
          <w:rPr>
            <w:rStyle w:val="af2"/>
            <w:vertAlign w:val="superscript"/>
          </w:rPr>
          <w:t>2</w:t>
        </w:r>
      </w:hyperlink>
      <w:r w:rsidR="00A82301" w:rsidRPr="0020459E">
        <w:rPr>
          <w:vertAlign w:val="superscript"/>
        </w:rPr>
        <w:fldChar w:fldCharType="end"/>
      </w:r>
      <w:r>
        <w:t>. In experiments conducted on the NSTX device, electron-scale transport has been observed to exceed neoclassical transport predictions by a significant margin</w:t>
      </w:r>
      <w:r w:rsidRPr="00A82301">
        <w:rPr>
          <w:vertAlign w:val="superscript"/>
        </w:rPr>
        <w:t xml:space="preserve"> </w:t>
      </w:r>
      <w:r w:rsidR="005732BF" w:rsidRPr="0020459E">
        <w:rPr>
          <w:vertAlign w:val="superscript"/>
        </w:rPr>
        <w:fldChar w:fldCharType="begin"/>
      </w:r>
      <w:r w:rsidR="00A82301" w:rsidRPr="0020459E">
        <w:rPr>
          <w:vertAlign w:val="superscript"/>
        </w:rPr>
        <w:instrText xml:space="preserve"> ADDIN EN.CITE &lt;EndNote&gt;&lt;Cite&gt;&lt;Author&gt;Ren&lt;/Author&gt;&lt;Year&gt;2011&lt;/Year&gt;&lt;RecNum&gt;2368&lt;/RecNum&gt;&lt;DisplayText&gt;&lt;style face="superscript"&gt;3, 4&lt;/style&gt;&lt;/DisplayText&gt;&lt;record&gt;&lt;rec-number&gt;2368&lt;/rec-number&gt;&lt;foreign-keys&gt;&lt;key app="EN" db-id="f0atdtsz3wzwebesv0npwr9e520zx0xd0xpe" timestamp="1752132677"&gt;2368&lt;/key&gt;&lt;/foreign-keys&gt;&lt;ref-type name="Journal Article"&gt;17&lt;/ref-type&gt;&lt;contributors&gt;&lt;authors&gt;&lt;author&gt;Ren, Y&lt;/author&gt;&lt;author&gt;Kaye, SM&lt;/author&gt;&lt;author&gt;Mazzucato, E&lt;/author&gt;&lt;author&gt;Guttenfelder, W&lt;/author&gt;&lt;author&gt;Bell, RE&lt;/author&gt;&lt;author&gt;Domier, CW&lt;/author&gt;&lt;author&gt;LeBlanc, BP&lt;/author&gt;&lt;author&gt;Lee, KC&lt;/author&gt;&lt;author&gt;Luhmann Jr, NC&lt;/author&gt;&lt;author&gt;Smith, DR&lt;/author&gt;&lt;/authors&gt;&lt;/contributors&gt;&lt;titles&gt;&lt;title&gt;Density Gradient Stabilization of Electron Temperature Gradient Driven Turbulence&amp;lt;? format?&amp;gt; in a Spherical Tokamak&lt;/title&gt;&lt;secondary-title&gt;Physical review letters&lt;/secondary-title&gt;&lt;/titles&gt;&lt;periodical&gt;&lt;full-title&gt;Physical Review Letters&lt;/full-title&gt;&lt;/periodical&gt;&lt;pages&gt;165005&lt;/pages&gt;&lt;volume&gt;106&lt;/volume&gt;&lt;number&gt;16&lt;/number&gt;&lt;dates&gt;&lt;year&gt;2011&lt;/year&gt;&lt;/dates&gt;&lt;isbn&gt;1079-7114&lt;/isbn&gt;&lt;urls&gt;&lt;/urls&gt;&lt;/record&gt;&lt;/Cite&gt;&lt;Cite&gt;&lt;Author&gt;Ren&lt;/Author&gt;&lt;Year&gt;2012&lt;/Year&gt;&lt;RecNum&gt;2367&lt;/RecNum&gt;&lt;record&gt;&lt;rec-number&gt;2367&lt;/rec-number&gt;&lt;foreign-keys&gt;&lt;key app="EN" db-id="f0atdtsz3wzwebesv0npwr9e520zx0xd0xpe" timestamp="1752132626"&gt;2367&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5732BF" w:rsidRPr="0020459E">
        <w:rPr>
          <w:vertAlign w:val="superscript"/>
        </w:rPr>
        <w:fldChar w:fldCharType="separate"/>
      </w:r>
      <w:hyperlink w:anchor="_ENREF_3" w:tooltip="Ren, 2011 #2368" w:history="1">
        <w:r w:rsidR="0020459E" w:rsidRPr="0020459E">
          <w:rPr>
            <w:rStyle w:val="af2"/>
            <w:vertAlign w:val="superscript"/>
          </w:rPr>
          <w:t>3</w:t>
        </w:r>
      </w:hyperlink>
      <w:r w:rsidR="00A82301" w:rsidRPr="0020459E">
        <w:rPr>
          <w:noProof/>
          <w:vertAlign w:val="superscript"/>
        </w:rPr>
        <w:t xml:space="preserve">, </w:t>
      </w:r>
      <w:hyperlink w:anchor="_ENREF_4" w:tooltip="Ren, 2012 #2367" w:history="1">
        <w:r w:rsidR="0020459E" w:rsidRPr="0020459E">
          <w:rPr>
            <w:rStyle w:val="af2"/>
            <w:vertAlign w:val="superscript"/>
          </w:rPr>
          <w:t>4</w:t>
        </w:r>
      </w:hyperlink>
      <w:r w:rsidR="005732BF" w:rsidRPr="0020459E">
        <w:rPr>
          <w:vertAlign w:val="superscript"/>
        </w:rPr>
        <w:fldChar w:fldCharType="end"/>
      </w:r>
      <w:r w:rsidRPr="005732BF">
        <w:t>.</w:t>
      </w:r>
      <w:r>
        <w:t xml:space="preserve"> This elevated transport can lead to substantial particle and thermal losses, ultimately degrading plasma confinement</w:t>
      </w:r>
      <w:r w:rsidR="00D86E1C" w:rsidRPr="0020459E">
        <w:rPr>
          <w:vertAlign w:val="superscript"/>
        </w:rPr>
        <w:fldChar w:fldCharType="begin">
          <w:fldData xml:space="preserve">PEVuZE5vdGU+PENpdGU+PEF1dGhvcj5ZdTwvQXV0aG9yPjxZZWFyPjIwMjE8L1llYXI+PFJlY051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</w:fldData>
        </w:fldChar>
      </w:r>
      <w:r w:rsidR="00A82301" w:rsidRPr="0020459E">
        <w:rPr>
          <w:vertAlign w:val="superscript"/>
        </w:rPr>
        <w:instrText xml:space="preserve"> ADDIN EN.CITE </w:instrText>
      </w:r>
      <w:r w:rsidR="00A82301" w:rsidRPr="0020459E">
        <w:rPr>
          <w:vertAlign w:val="superscript"/>
        </w:rPr>
        <w:fldChar w:fldCharType="begin">
          <w:fldData xml:space="preserve">PEVuZE5vdGU+PENpdGU+PEF1dGhvcj5ZdTwvQXV0aG9yPjxZZWFyPjIwMjE8L1llYXI+PFJlY051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</w:fldData>
        </w:fldChar>
      </w:r>
      <w:r w:rsidR="00A82301" w:rsidRPr="0020459E">
        <w:rPr>
          <w:vertAlign w:val="superscript"/>
        </w:rPr>
        <w:instrText xml:space="preserve"> ADDIN EN.CITE.DATA </w:instrText>
      </w:r>
      <w:r w:rsidR="00A82301" w:rsidRPr="0020459E">
        <w:rPr>
          <w:vertAlign w:val="superscript"/>
        </w:rPr>
      </w:r>
      <w:r w:rsidR="00A82301" w:rsidRPr="0020459E">
        <w:rPr>
          <w:vertAlign w:val="superscript"/>
        </w:rPr>
        <w:fldChar w:fldCharType="end"/>
      </w:r>
      <w:r w:rsidR="00D86E1C" w:rsidRPr="0020459E">
        <w:rPr>
          <w:vertAlign w:val="superscript"/>
        </w:rPr>
      </w:r>
      <w:r w:rsidR="00D86E1C" w:rsidRPr="0020459E">
        <w:rPr>
          <w:vertAlign w:val="superscript"/>
        </w:rPr>
        <w:fldChar w:fldCharType="separate"/>
      </w:r>
      <w:hyperlink w:anchor="_ENREF_5" w:tooltip="Yu, 2021 #2388" w:history="1">
        <w:r w:rsidR="0020459E" w:rsidRPr="0020459E">
          <w:rPr>
            <w:rStyle w:val="af2"/>
            <w:vertAlign w:val="superscript"/>
          </w:rPr>
          <w:t>5</w:t>
        </w:r>
      </w:hyperlink>
      <w:r w:rsidR="00A82301" w:rsidRPr="0020459E">
        <w:rPr>
          <w:noProof/>
          <w:vertAlign w:val="superscript"/>
        </w:rPr>
        <w:t xml:space="preserve">, </w:t>
      </w:r>
      <w:hyperlink w:anchor="_ENREF_6" w:tooltip="Yu, 2024 #2387" w:history="1">
        <w:r w:rsidR="0020459E" w:rsidRPr="0020459E">
          <w:rPr>
            <w:rStyle w:val="af2"/>
            <w:vertAlign w:val="superscript"/>
          </w:rPr>
          <w:t>6</w:t>
        </w:r>
      </w:hyperlink>
      <w:r w:rsidR="00D86E1C" w:rsidRPr="0020459E">
        <w:rPr>
          <w:vertAlign w:val="superscript"/>
        </w:rPr>
        <w:fldChar w:fldCharType="end"/>
      </w:r>
      <w:r>
        <w:t>. Consequently, understanding and controlling electron dynamics is critical for the successful operation of tokamaks. The NSTX-U device</w:t>
      </w:r>
      <w:hyperlink w:anchor="_ENREF_7" w:tooltip="Berkery, 2024 #2369"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Berkery&lt;/Author&gt;&lt;Year&gt;2024&lt;/Year&gt;&lt;RecNum&gt;2369&lt;/RecNum&gt;&lt;DisplayText&gt;&lt;style face="superscript"&gt;7&lt;/style&gt;&lt;/DisplayText&gt;&lt;record&gt;&lt;rec-number&gt;2369&lt;/rec-number&gt;&lt;foreign-keys&gt;&lt;key app="EN" db-id="f0atdtsz3wzwebesv0npwr9e520zx0xd0xpe" timestamp="1752133020"&gt;2369&lt;/key&gt;&lt;/foreign-keys&gt;&lt;ref-type name="Journal Article"&gt;17&lt;/ref-type&gt;&lt;contributors&gt;&lt;authors&gt;&lt;author&gt;Berkery, John W&lt;/author&gt;&lt;author&gt;Adebayo-Ige, PO&lt;/author&gt;&lt;author&gt;Al Khawaldeh, H&lt;/author&gt;&lt;author&gt;Avdeeva, G&lt;/author&gt;&lt;author&gt;Baek, SG&lt;/author&gt;&lt;author&gt;Banerjee, S&lt;/author&gt;&lt;author&gt;Barada, K&lt;/author&gt;&lt;author&gt;Battaglia, DJ&lt;/author&gt;&lt;author&gt;Bell, RE&lt;/author&gt;&lt;author&gt;Belli, E&lt;/author&gt;&lt;/authors&gt;&lt;/contributors&gt;&lt;titles&gt;&lt;title&gt;NSTX-U research advancing the physics of spherical tokamaks&lt;/title&gt;&lt;secondary-title&gt;Nuclear Fusion&lt;/secondary-title&gt;&lt;/titles&gt;&lt;periodical&gt;&lt;full-title&gt;Nuclear Fusion&lt;/full-title&gt;&lt;/periodical&gt;&lt;pages&gt;112004&lt;/pages&gt;&lt;volume&gt;64&lt;/volume&gt;&lt;number&gt;11&lt;/number&gt;&lt;dates&gt;&lt;year&gt;2024&lt;/year&gt;&lt;/dates&gt;&lt;isbn&gt;0029-5515&lt;/isbn&gt;&lt;urls&gt;&lt;/urls&gt;&lt;/record&gt;&lt;/Cite&gt;&lt;/EndNote&gt;</w:instrText>
        </w:r>
        <w:r w:rsidR="0020459E" w:rsidRPr="0020459E">
          <w:rPr>
            <w:rStyle w:val="af2"/>
            <w:vertAlign w:val="superscript"/>
          </w:rPr>
          <w:fldChar w:fldCharType="separate"/>
        </w:r>
        <w:r w:rsidR="0020459E" w:rsidRPr="0020459E">
          <w:rPr>
            <w:rStyle w:val="af2"/>
            <w:vertAlign w:val="superscript"/>
          </w:rPr>
          <w:t>7</w:t>
        </w:r>
        <w:r w:rsidR="0020459E" w:rsidRPr="0020459E">
          <w:rPr>
            <w:rStyle w:val="af2"/>
            <w:vertAlign w:val="superscript"/>
          </w:rPr>
          <w:fldChar w:fldCharType="end"/>
        </w:r>
      </w:hyperlink>
      <w:r w:rsidRPr="005732BF">
        <w:t>,</w:t>
      </w:r>
      <w:r>
        <w:t xml:space="preserve"> with its distinctive high-beta and low-collisionality conditions, provides an ideal platform for investigating electron-scale turbulence. This </w:t>
      </w:r>
      <w:r w:rsidR="00F36662">
        <w:t>t</w:t>
      </w:r>
      <w:r w:rsidR="00002E0D">
        <w:t xml:space="preserve">okamak device </w:t>
      </w:r>
      <w:r>
        <w:t>will systematically explore how turbulence characteristics vary with essential parameters such as collisionality, the q-profile, and E</w:t>
      </w:r>
      <w:r w:rsidR="005541EC">
        <w:t xml:space="preserve"> </w:t>
      </w:r>
      <w:r>
        <w:t>×</w:t>
      </w:r>
      <w:r w:rsidR="005541EC">
        <w:t xml:space="preserve"> </w:t>
      </w:r>
      <w:r>
        <w:t>B shear, aiming to identify the mechanisms that govern confinement scaling</w:t>
      </w:r>
      <w:hyperlink w:anchor="_ENREF_8" w:tooltip="Guttenfelder, 2022 #2370"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Guttenfelder&lt;/Author&gt;&lt;Year&gt;2022&lt;/Year&gt;&lt;RecNum&gt;2370&lt;/RecNum&gt;&lt;DisplayText&gt;&lt;style face="superscript"&gt;8&lt;/style&gt;&lt;/DisplayText&gt;&lt;record&gt;&lt;rec-number&gt;2370&lt;/rec-number&gt;&lt;foreign-keys&gt;&lt;key app="EN" db-id="f0atdtsz3wzwebesv0npwr9e520zx0xd0xpe" timestamp="1752133098"&gt;2370&lt;/key&gt;&lt;/foreign-keys&gt;&lt;ref-type name="Journal Article"&gt;17&lt;/ref-type&gt;&lt;contributors&gt;&lt;authors&gt;&lt;author&gt;Guttenfelder, Walter&lt;/author&gt;&lt;author&gt;Battaglia, DJ&lt;/author&gt;&lt;author&gt;Belova, Elena&lt;/author&gt;&lt;author&gt;Bertelli, Nicola&lt;/author&gt;&lt;author&gt;Boyer, Mark D&lt;/author&gt;&lt;author&gt;Chang, Choong Seock&lt;/author&gt;&lt;author&gt;Diallo, Ahmed&lt;/author&gt;&lt;author&gt;Duarte, Vinicius N&lt;/author&gt;&lt;author&gt;Ebrahimi, Fatima&lt;/author&gt;&lt;author&gt;Emdee, Eric D&lt;/author&gt;&lt;/authors&gt;&lt;/contributors&gt;&lt;titles&gt;&lt;title&gt;NSTX-U theory, modeling and analysis results&lt;/title&gt;&lt;secondary-title&gt;Nuclear Fusion&lt;/secondary-title&gt;&lt;/titles&gt;&lt;periodical&gt;&lt;full-title&gt;Nuclear Fusion&lt;/full-title&gt;&lt;/periodical&gt;&lt;pages&gt;042023&lt;/pages&gt;&lt;volume&gt;62&lt;/volume&gt;&lt;number&gt;4&lt;/number&gt;&lt;dates&gt;&lt;year&gt;2022&lt;/year&gt;&lt;/dates&gt;&lt;isbn&gt;0029-5515&lt;/isbn&gt;&lt;urls&gt;&lt;/urls&gt;&lt;/record&gt;&lt;/Cite&gt;&lt;/EndNote&gt;</w:instrText>
        </w:r>
        <w:r w:rsidR="0020459E" w:rsidRPr="0020459E">
          <w:rPr>
            <w:rStyle w:val="af2"/>
            <w:vertAlign w:val="superscript"/>
          </w:rPr>
          <w:fldChar w:fldCharType="separate"/>
        </w:r>
        <w:r w:rsidR="0020459E" w:rsidRPr="0020459E">
          <w:rPr>
            <w:rStyle w:val="af2"/>
            <w:vertAlign w:val="superscript"/>
          </w:rPr>
          <w:t>8</w:t>
        </w:r>
        <w:r w:rsidR="0020459E" w:rsidRPr="0020459E">
          <w:rPr>
            <w:rStyle w:val="af2"/>
            <w:vertAlign w:val="superscript"/>
          </w:rPr>
          <w:fldChar w:fldCharType="end"/>
        </w:r>
      </w:hyperlink>
      <w:r>
        <w:t xml:space="preserve">. </w:t>
      </w:r>
    </w:p>
    <w:p w14:paraId="1E7759A2" w14:textId="6A2574E7" w:rsidR="00B91178" w:rsidRPr="005541EC" w:rsidRDefault="00087E2C" w:rsidP="005541EC">
      <w:pPr>
        <w:jc w:val="both"/>
        <w:rPr>
          <w:rFonts w:eastAsia="Calibri"/>
        </w:rPr>
      </w:pPr>
      <w:r>
        <w:t>An essential diagnostics system in this investigation is the 693 GHz, 8-channel millimeter-wave poloidal scattering system</w:t>
      </w:r>
      <w:hyperlink w:anchor="_ENREF_9" w:tooltip="Domier, 2022 #2354" w:history="1">
        <w:r w:rsidR="0020459E" w:rsidRPr="0020459E">
          <w:rPr>
            <w:rStyle w:val="af2"/>
            <w:vertAlign w:val="superscript"/>
          </w:rPr>
          <w:fldChar w:fldCharType="begin">
            <w:fldData xml:space="preserve">PEVuZE5vdGU+PENpdGU+PEF1dGhvcj5Eb21pZXI8L0F1dGhvcj48WWVhcj4yMDIyPC9ZZWFyPjxS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</w:fldData>
          </w:fldChar>
        </w:r>
        <w:r w:rsidR="0020459E" w:rsidRPr="0020459E">
          <w:rPr>
            <w:rStyle w:val="af2"/>
            <w:vertAlign w:val="superscript"/>
          </w:rPr>
          <w:instrText xml:space="preserve"> ADDIN EN.CITE </w:instrText>
        </w:r>
        <w:r w:rsidR="0020459E" w:rsidRPr="0020459E">
          <w:rPr>
            <w:rStyle w:val="af2"/>
            <w:vertAlign w:val="superscript"/>
          </w:rPr>
          <w:fldChar w:fldCharType="begin">
            <w:fldData xml:space="preserve">PEVuZE5vdGU+PENpdGU+PEF1dGhvcj5Eb21pZXI8L0F1dGhvcj48WWVhcj4yMDIyPC9ZZWFyPjxS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</w:fldData>
          </w:fldChar>
        </w:r>
        <w:r w:rsidR="0020459E" w:rsidRPr="0020459E">
          <w:rPr>
            <w:rStyle w:val="af2"/>
            <w:vertAlign w:val="superscript"/>
          </w:rPr>
          <w:instrText xml:space="preserve"> ADDIN EN.CITE.DATA </w:instrText>
        </w:r>
        <w:r w:rsidR="0020459E" w:rsidRPr="0020459E">
          <w:rPr>
            <w:rStyle w:val="af2"/>
            <w:vertAlign w:val="superscript"/>
          </w:rPr>
        </w:r>
        <w:r w:rsidR="0020459E" w:rsidRPr="0020459E">
          <w:rPr>
            <w:rStyle w:val="af2"/>
            <w:vertAlign w:val="superscript"/>
          </w:rPr>
          <w:fldChar w:fldCharType="end"/>
        </w:r>
        <w:r w:rsidR="0020459E" w:rsidRPr="0020459E">
          <w:rPr>
            <w:rStyle w:val="af2"/>
            <w:vertAlign w:val="superscript"/>
          </w:rPr>
        </w:r>
        <w:r w:rsidR="0020459E" w:rsidRPr="0020459E">
          <w:rPr>
            <w:rStyle w:val="af2"/>
            <w:vertAlign w:val="superscript"/>
          </w:rPr>
          <w:fldChar w:fldCharType="separate"/>
        </w:r>
        <w:r w:rsidR="0020459E" w:rsidRPr="0020459E">
          <w:rPr>
            <w:rStyle w:val="af2"/>
            <w:vertAlign w:val="superscript"/>
          </w:rPr>
          <w:t>9-11</w:t>
        </w:r>
        <w:r w:rsidR="0020459E" w:rsidRPr="0020459E">
          <w:rPr>
            <w:rStyle w:val="af2"/>
            <w:vertAlign w:val="superscript"/>
          </w:rPr>
          <w:fldChar w:fldCharType="end"/>
        </w:r>
      </w:hyperlink>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This capability enables comprehensive coverage of the predicted electron temperature gradient (ETG)</w:t>
      </w:r>
      <w:hyperlink w:anchor="_ENREF_12" w:tooltip="Sun, 2024 #2364"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Sun&lt;/Author&gt;&lt;Year&gt;2024&lt;/Year&gt;&lt;RecNum&gt;2364&lt;/RecNum&gt;&lt;DisplayText&gt;&lt;style face="superscript"&gt;12&lt;/style&gt;&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20459E" w:rsidRPr="0020459E">
          <w:rPr>
            <w:rStyle w:val="af2"/>
            <w:vertAlign w:val="superscript"/>
          </w:rPr>
          <w:fldChar w:fldCharType="separate"/>
        </w:r>
        <w:r w:rsidR="0020459E" w:rsidRPr="0020459E">
          <w:rPr>
            <w:rStyle w:val="af2"/>
            <w:vertAlign w:val="superscript"/>
          </w:rPr>
          <w:t>12</w:t>
        </w:r>
        <w:r w:rsidR="0020459E" w:rsidRPr="0020459E">
          <w:rPr>
            <w:rStyle w:val="af2"/>
            <w:vertAlign w:val="superscript"/>
          </w:rPr>
          <w:fldChar w:fldCharType="end"/>
        </w:r>
      </w:hyperlink>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hyperlink w:anchor="_ENREF_13" w:tooltip="Li, 2021 #2371" w:history="1">
        <w:r w:rsidR="0020459E" w:rsidRPr="0020459E">
          <w:rPr>
            <w:rStyle w:val="af2"/>
            <w:vertAlign w:val="superscript"/>
          </w:rPr>
          <w:fldChar w:fldCharType="begin">
            <w:fldData xml:space="preserve">PEVuZE5vdGU+PENpdGU+PEF1dGhvcj5MaTwvQXV0aG9yPjxZZWFyPjIwMjE8L1llYXI+PFJlY051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ZvbHVtZT45Mzwvdm9sdW1lPjxudW1iZXI+MTE8L251bWJlcj48a2V5
d29yZHM+PGtleXdvcmQ+ZWxlY3Ryb24tY3ljbG90cm9uIGVtaXNzaW9uPC9rZXl3b3JkPjwva2V5
d29yZHM+PGRhdGVzPjx5ZWFyPjIwMjI8L3llYXI+PHB1Yi1kYXRlcz48ZGF0ZT5Ob3YgMTwvZGF0
ZT48L3B1Yi1kYXRlcz48L2RhdGVzPjxpc2JuPjAwMzQtNjc0ODwvaXNibj48YWNjZXNzaW9uLW51
bT5XT1M6MDAwODgwMzEzNjAwMDEzPC9hY2Nlc3Npb24tbnVtPjx1cmxzPjxyZWxhdGVkLXVybHM+
PHVybD4mbHQ7R28gdG8gSVNJJmd0OzovL1dPUzowMDA4ODAzMTM2MDAwMTM8L3VybD48L3JlbGF0
ZWQtdXJscz48L3VybHM+PGVsZWN0cm9uaWMtcmVzb3VyY2UtbnVtPkFydG4gMTEzNTA5JiN4RDsx
MC4xMDYzLzUuMDA5OTE3MDwvZWxlY3Ryb25pYy1yZXNvdXJjZS1udW0+PGxhbmd1YWdlPkVuZ2xp
c2g8L2xhbmd1YWdlPjwvcmVjb3JkPjwvQ2l0ZT48L0VuZE5vdGU+
</w:fldData>
          </w:fldChar>
        </w:r>
        <w:r w:rsidR="0020459E" w:rsidRPr="0020459E">
          <w:rPr>
            <w:rStyle w:val="af2"/>
            <w:vertAlign w:val="superscript"/>
          </w:rPr>
          <w:instrText xml:space="preserve"> ADDIN EN.CITE </w:instrText>
        </w:r>
        <w:r w:rsidR="0020459E" w:rsidRPr="0020459E">
          <w:rPr>
            <w:rStyle w:val="af2"/>
            <w:vertAlign w:val="superscript"/>
          </w:rPr>
          <w:fldChar w:fldCharType="begin">
            <w:fldData xml:space="preserve">PEVuZE5vdGU+PENpdGU+PEF1dGhvcj5MaTwvQXV0aG9yPjxZZWFyPjIwMjE8L1llYXI+PFJlY051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ZvbHVtZT45Mzwvdm9sdW1lPjxudW1iZXI+MTE8L251bWJlcj48a2V5
d29yZHM+PGtleXdvcmQ+ZWxlY3Ryb24tY3ljbG90cm9uIGVtaXNzaW9uPC9rZXl3b3JkPjwva2V5
d29yZHM+PGRhdGVzPjx5ZWFyPjIwMjI8L3llYXI+PHB1Yi1kYXRlcz48ZGF0ZT5Ob3YgMTwvZGF0
ZT48L3B1Yi1kYXRlcz48L2RhdGVzPjxpc2JuPjAwMzQtNjc0ODwvaXNibj48YWNjZXNzaW9uLW51
bT5XT1M6MDAwODgwMzEzNjAwMDEzPC9hY2Nlc3Npb24tbnVtPjx1cmxzPjxyZWxhdGVkLXVybHM+
PHVybD4mbHQ7R28gdG8gSVNJJmd0OzovL1dPUzowMDA4ODAzMTM2MDAwMTM8L3VybD48L3JlbGF0
ZWQtdXJscz48L3VybHM+PGVsZWN0cm9uaWMtcmVzb3VyY2UtbnVtPkFydG4gMTEzNTA5JiN4RDsx
MC4xMDYzLzUuMDA5OTE3MDwvZWxlY3Ryb25pYy1yZXNvdXJjZS1udW0+PGxhbmd1YWdlPkVuZ2xp
c2g8L2xhbmd1YWdlPjwvcmVjb3JkPjwvQ2l0ZT48L0VuZE5vdGU+
</w:fldData>
          </w:fldChar>
        </w:r>
        <w:r w:rsidR="0020459E" w:rsidRPr="0020459E">
          <w:rPr>
            <w:rStyle w:val="af2"/>
            <w:vertAlign w:val="superscript"/>
          </w:rPr>
          <w:instrText xml:space="preserve"> ADDIN EN.CITE.DATA </w:instrText>
        </w:r>
        <w:r w:rsidR="0020459E" w:rsidRPr="0020459E">
          <w:rPr>
            <w:rStyle w:val="af2"/>
            <w:vertAlign w:val="superscript"/>
          </w:rPr>
        </w:r>
        <w:r w:rsidR="0020459E" w:rsidRPr="0020459E">
          <w:rPr>
            <w:rStyle w:val="af2"/>
            <w:vertAlign w:val="superscript"/>
          </w:rPr>
          <w:fldChar w:fldCharType="end"/>
        </w:r>
        <w:r w:rsidR="0020459E" w:rsidRPr="0020459E">
          <w:rPr>
            <w:rStyle w:val="af2"/>
            <w:vertAlign w:val="superscript"/>
          </w:rPr>
        </w:r>
        <w:r w:rsidR="0020459E" w:rsidRPr="0020459E">
          <w:rPr>
            <w:rStyle w:val="af2"/>
            <w:vertAlign w:val="superscript"/>
          </w:rPr>
          <w:fldChar w:fldCharType="separate"/>
        </w:r>
        <w:r w:rsidR="0020459E" w:rsidRPr="0020459E">
          <w:rPr>
            <w:rStyle w:val="af2"/>
            <w:vertAlign w:val="superscript"/>
          </w:rPr>
          <w:t>13-20</w:t>
        </w:r>
        <w:r w:rsidR="0020459E" w:rsidRPr="0020459E">
          <w:rPr>
            <w:rStyle w:val="af2"/>
            <w:vertAlign w:val="superscript"/>
          </w:rPr>
          <w:fldChar w:fldCharType="end"/>
        </w:r>
      </w:hyperlink>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r w:rsidR="005541EC" w:rsidRPr="005541EC">
        <w:rPr>
          <w:rFonts w:eastAsia="Calibri"/>
        </w:rPr>
        <w:t>.</w:t>
      </w:r>
      <w:r w:rsidR="005541EC">
        <w:rPr>
          <w:rFonts w:eastAsia="Calibri" w:hint="eastAsia"/>
        </w:rPr>
        <w:t xml:space="preserve"> </w:t>
      </w:r>
      <w:r>
        <w:t>The system utilizes an optically pumped far-infrared (FIR) laser with formic acid (HCOOH) vapor serving as the gain medium. It is pumped by a 150 W CO₂ laser operating on the 9R20 line (</w:t>
      </w:r>
      <w:r w:rsidR="004B26E4">
        <w:t xml:space="preserve">wavelength = </w:t>
      </w:r>
      <w:r>
        <w:t>9.27 μm), which drives rotational transitions to generate the 693 GHz FIR signal</w:t>
      </w:r>
      <w:hyperlink w:anchor="_ENREF_21" w:tooltip="Barchfeld, 2017 #2353"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Barchfeld&lt;/Author&gt;&lt;Year&gt;2017&lt;/Year&gt;&lt;RecNum&gt;2353&lt;/RecNum&gt;&lt;DisplayText&gt;&lt;style face="superscript"&gt;21&lt;/style&gt;&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20459E" w:rsidRPr="0020459E">
          <w:rPr>
            <w:rStyle w:val="af2"/>
            <w:vertAlign w:val="superscript"/>
          </w:rPr>
          <w:fldChar w:fldCharType="separate"/>
        </w:r>
        <w:r w:rsidR="0020459E" w:rsidRPr="0020459E">
          <w:rPr>
            <w:rStyle w:val="af2"/>
            <w:vertAlign w:val="superscript"/>
          </w:rPr>
          <w:t>21</w:t>
        </w:r>
        <w:r w:rsidR="0020459E" w:rsidRPr="0020459E">
          <w:rPr>
            <w:rStyle w:val="af2"/>
            <w:vertAlign w:val="superscript"/>
          </w:rPr>
          <w:fldChar w:fldCharType="end"/>
        </w:r>
      </w:hyperlink>
      <w:r>
        <w:t xml:space="preserve">. The output beam is coupled into a waveguide and directed to the launch optics, where adjustable mirrors allow precise beam steering for various </w:t>
      </w:r>
      <w:r>
        <w:lastRenderedPageBreak/>
        <w:t xml:space="preserve">measurement configurations. </w:t>
      </w:r>
      <w:r w:rsidR="00C51FD6" w:rsidRPr="00C51FD6">
        <w:t>Compared to millimeter-wave diagnostics</w:t>
      </w:r>
      <w:hyperlink w:anchor="_ENREF_22" w:tooltip="Domier, 2022 #2373" w:history="1">
        <w:r w:rsidR="0020459E" w:rsidRPr="0020459E">
          <w:rPr>
            <w:rStyle w:val="af2"/>
            <w:vertAlign w:val="superscript"/>
          </w:rPr>
          <w:fldChar w:fldCharType="begin">
            <w:fldData xml:space="preserve">PEVuZE5vdGU+PENpdGU+PEF1dGhvcj5Eb21pZXI8L0F1dGhvcj48WWVhcj4yMDIyPC9ZZWFyPjxS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</w:fldData>
          </w:fldChar>
        </w:r>
        <w:r w:rsidR="0020459E" w:rsidRPr="0020459E">
          <w:rPr>
            <w:rStyle w:val="af2"/>
            <w:vertAlign w:val="superscript"/>
          </w:rPr>
          <w:instrText xml:space="preserve"> ADDIN EN.CITE </w:instrText>
        </w:r>
        <w:r w:rsidR="0020459E" w:rsidRPr="0020459E">
          <w:rPr>
            <w:rStyle w:val="af2"/>
            <w:vertAlign w:val="superscript"/>
          </w:rPr>
          <w:fldChar w:fldCharType="begin">
            <w:fldData xml:space="preserve">PEVuZE5vdGU+PENpdGU+PEF1dGhvcj5Eb21pZXI8L0F1dGhvcj48WWVhcj4yMDIyPC9ZZWFyPjxS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</w:fldData>
          </w:fldChar>
        </w:r>
        <w:r w:rsidR="0020459E" w:rsidRPr="0020459E">
          <w:rPr>
            <w:rStyle w:val="af2"/>
            <w:vertAlign w:val="superscript"/>
          </w:rPr>
          <w:instrText xml:space="preserve"> ADDIN EN.CITE.DATA </w:instrText>
        </w:r>
        <w:r w:rsidR="0020459E" w:rsidRPr="0020459E">
          <w:rPr>
            <w:rStyle w:val="af2"/>
            <w:vertAlign w:val="superscript"/>
          </w:rPr>
        </w:r>
        <w:r w:rsidR="0020459E" w:rsidRPr="0020459E">
          <w:rPr>
            <w:rStyle w:val="af2"/>
            <w:vertAlign w:val="superscript"/>
          </w:rPr>
          <w:fldChar w:fldCharType="end"/>
        </w:r>
        <w:r w:rsidR="0020459E" w:rsidRPr="0020459E">
          <w:rPr>
            <w:rStyle w:val="af2"/>
            <w:vertAlign w:val="superscript"/>
          </w:rPr>
        </w:r>
        <w:r w:rsidR="0020459E" w:rsidRPr="0020459E">
          <w:rPr>
            <w:rStyle w:val="af2"/>
            <w:vertAlign w:val="superscript"/>
          </w:rPr>
          <w:fldChar w:fldCharType="separate"/>
        </w:r>
        <w:r w:rsidR="0020459E" w:rsidRPr="0020459E">
          <w:rPr>
            <w:rStyle w:val="af2"/>
            <w:vertAlign w:val="superscript"/>
          </w:rPr>
          <w:t>22-25</w:t>
        </w:r>
        <w:r w:rsidR="0020459E" w:rsidRPr="0020459E">
          <w:rPr>
            <w:rStyle w:val="af2"/>
            <w:vertAlign w:val="superscript"/>
          </w:rPr>
          <w:fldChar w:fldCharType="end"/>
        </w:r>
      </w:hyperlink>
      <w:r w:rsidR="00C51FD6" w:rsidRPr="00DC23EE">
        <w:t>,</w:t>
      </w:r>
      <w:r w:rsidR="00C51FD6" w:rsidRPr="00C51FD6">
        <w:t xml:space="preserve"> laser-aided diagnostics involve more complex optical systems, necessitating finer adjustments and stricter maintenance requirements</w:t>
      </w:r>
      <w:hyperlink w:anchor="_ENREF_26" w:tooltip="Xiong, 2014 #2389"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Xiong&lt;/Author&gt;&lt;Year&gt;2014&lt;/Year&gt;&lt;RecNum&gt;2389&lt;/RecNum&gt;&lt;DisplayText&gt;&lt;style face="superscript"&gt;26&lt;/style&gt;&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20459E" w:rsidRPr="0020459E">
          <w:rPr>
            <w:rStyle w:val="af2"/>
            <w:vertAlign w:val="superscript"/>
          </w:rPr>
          <w:fldChar w:fldCharType="separate"/>
        </w:r>
        <w:r w:rsidR="0020459E" w:rsidRPr="0020459E">
          <w:rPr>
            <w:rStyle w:val="af2"/>
            <w:vertAlign w:val="superscript"/>
          </w:rPr>
          <w:t>26</w:t>
        </w:r>
        <w:r w:rsidR="0020459E" w:rsidRPr="0020459E">
          <w:rPr>
            <w:rStyle w:val="af2"/>
            <w:vertAlign w:val="superscript"/>
          </w:rPr>
          <w:fldChar w:fldCharType="end"/>
        </w:r>
      </w:hyperlink>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hyperlink w:anchor="_ENREF_27" w:tooltip="Perkins, 2000 #2376"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Perkins&lt;/Author&gt;&lt;Year&gt;2000&lt;/Year&gt;&lt;RecNum&gt;2376&lt;/RecNum&gt;&lt;DisplayText&gt;&lt;style face="superscript"&gt;27&lt;/style&gt;&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20459E" w:rsidRPr="0020459E">
          <w:rPr>
            <w:rStyle w:val="af2"/>
            <w:vertAlign w:val="superscript"/>
          </w:rPr>
          <w:fldChar w:fldCharType="separate"/>
        </w:r>
        <w:r w:rsidR="0020459E" w:rsidRPr="0020459E">
          <w:rPr>
            <w:rStyle w:val="af2"/>
            <w:vertAlign w:val="superscript"/>
          </w:rPr>
          <w:t>27</w:t>
        </w:r>
        <w:r w:rsidR="0020459E" w:rsidRPr="0020459E">
          <w:rPr>
            <w:rStyle w:val="af2"/>
            <w:vertAlign w:val="superscript"/>
          </w:rPr>
          <w:fldChar w:fldCharType="end"/>
        </w:r>
      </w:hyperlink>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77777777" w:rsidR="00B91178" w:rsidRDefault="00087E2C">
      <w:pPr>
        <w:ind w:firstLine="0"/>
        <w:rPr>
          <w:b/>
        </w:rPr>
      </w:pPr>
      <w:r>
        <w:rPr>
          <w:b/>
        </w:rPr>
        <w:t>Section II: 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5"/>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4FCAD0E8"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hyperlink w:anchor="_ENREF_28" w:tooltip="Jacobsson, 1989 #2377"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Jacobsson&lt;/Author&gt;&lt;Year&gt;1989&lt;/Year&gt;&lt;RecNum&gt;2377&lt;/RecNum&gt;&lt;DisplayText&gt;&lt;style face="superscript"&gt;28&lt;/style&gt;&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20459E" w:rsidRPr="0020459E">
          <w:rPr>
            <w:rStyle w:val="af2"/>
            <w:vertAlign w:val="superscript"/>
          </w:rPr>
          <w:fldChar w:fldCharType="separate"/>
        </w:r>
        <w:r w:rsidR="0020459E" w:rsidRPr="0020459E">
          <w:rPr>
            <w:rStyle w:val="af2"/>
            <w:vertAlign w:val="superscript"/>
          </w:rPr>
          <w:t>28</w:t>
        </w:r>
        <w:r w:rsidR="0020459E" w:rsidRPr="0020459E">
          <w:rPr>
            <w:rStyle w:val="af2"/>
            <w:vertAlign w:val="superscript"/>
          </w:rPr>
          <w:fldChar w:fldCharType="end"/>
        </w:r>
      </w:hyperlink>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w:t>
      </w:r>
      <w:r>
        <w:lastRenderedPageBreak/>
        <w:t>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6"/>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3" w:name="_heading=h.cky4jcpsgutv" w:colFirst="0" w:colLast="0"/>
      <w:bookmarkEnd w:id="3"/>
      <w:r>
        <w:rPr>
          <w:i/>
          <w:color w:val="44546A"/>
          <w:sz w:val="18"/>
          <w:szCs w:val="18"/>
        </w:rPr>
        <w:t>Figure 2. Schematic of the CO₂ laser. The main components include the output coupler, Brewster windows, diffraction grating, and laser cavity waveguide.</w:t>
      </w:r>
    </w:p>
    <w:p w14:paraId="647DC763" w14:textId="3BCAF8F7"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 xml:space="preserve">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μm FIR radiation. These optical elements are contained within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7"/>
                    <a:srcRect/>
                    <a:stretch>
                      <a:fillRect/>
                    </a:stretch>
                  </pic:blipFill>
                  <pic:spPr>
                    <a:xfrm>
                      <a:off x="0" y="0"/>
                      <a:ext cx="3711806" cy="2549072"/>
                    </a:xfrm>
                    <a:prstGeom prst="rect">
                      <a:avLst/>
                    </a:prstGeom>
                    <a:ln/>
                  </pic:spPr>
                </pic:pic>
              </a:graphicData>
            </a:graphic>
          </wp:inline>
        </w:drawing>
      </w:r>
    </w:p>
    <w:p w14:paraId="6DADBA33" w14:textId="481BAB36" w:rsidR="009309AC" w:rsidRPr="00C62A4B" w:rsidRDefault="009309AC" w:rsidP="00C62A4B">
      <w:pPr>
        <w:spacing w:after="200" w:line="240" w:lineRule="auto"/>
        <w:ind w:firstLine="0"/>
        <w:jc w:val="both"/>
        <w:rPr>
          <w:i/>
          <w:color w:val="44546A"/>
          <w:sz w:val="18"/>
          <w:szCs w:val="18"/>
        </w:rPr>
      </w:pPr>
      <w:bookmarkStart w:id="4" w:name="_heading=h.awxv3lhkuv3" w:colFirst="0" w:colLast="0"/>
      <w:bookmarkEnd w:id="4"/>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821AA8E" w:rsidR="00B91178" w:rsidRDefault="00087E2C">
      <w:pPr>
        <w:jc w:val="both"/>
      </w:pPr>
      <w:r>
        <w:lastRenderedPageBreak/>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w:t>
      </w:r>
      <w:proofErr w:type="spellStart"/>
      <w:r w:rsidRPr="009309AC">
        <w:t>mW</w:t>
      </w:r>
      <w:proofErr w:type="spellEnd"/>
      <w:r w:rsidRPr="009309AC">
        <w:t xml:space="preserve">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5" w:name="_heading=h.iil601u2zu64" w:colFirst="0" w:colLast="0"/>
      <w:bookmarkEnd w:id="5"/>
      <w:r>
        <w:rPr>
          <w:i/>
          <w:color w:val="44546A"/>
          <w:sz w:val="18"/>
          <w:szCs w:val="18"/>
        </w:rPr>
        <w:t>waveguide.</w:t>
      </w:r>
    </w:p>
    <w:p w14:paraId="343972A5" w14:textId="77777777" w:rsidR="00B91178" w:rsidRDefault="00087E2C">
      <w:pPr>
        <w:keepNext/>
        <w:ind w:firstLine="0"/>
        <w:jc w:val="center"/>
      </w:pPr>
      <w:r>
        <w:rPr>
          <w:noProof/>
        </w:rPr>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6" w:name="_heading=h.qrdwkjf5037i" w:colFirst="0" w:colLast="0"/>
      <w:bookmarkEnd w:id="6"/>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0E6B2B81" w:rsidR="00B91178" w:rsidRDefault="00DC34FE">
      <w:pPr>
        <w:jc w:val="both"/>
      </w:pPr>
      <w:r>
        <w:t xml:space="preserve">The NSTX-U high-k scattering diagnostics require a 693 GHz beam with at least 10 </w:t>
      </w:r>
      <w:proofErr w:type="spellStart"/>
      <w:r>
        <w:t>mW</w:t>
      </w:r>
      <w:proofErr w:type="spellEnd"/>
      <w:r>
        <w:t xml:space="preserve">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hyperlink w:anchor="_ENREF_27" w:tooltip="Perkins, 2000 #2376"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Perkins&lt;/Author&gt;&lt;Year&gt;2000&lt;/Year&gt;&lt;RecNum&gt;2376&lt;/RecNum&gt;&lt;DisplayText&gt;&lt;style face="superscript"&gt;27&lt;/style&gt;&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20459E" w:rsidRPr="0020459E">
          <w:rPr>
            <w:rStyle w:val="af2"/>
            <w:vertAlign w:val="superscript"/>
          </w:rPr>
          <w:fldChar w:fldCharType="separate"/>
        </w:r>
        <w:r w:rsidR="0020459E" w:rsidRPr="0020459E">
          <w:rPr>
            <w:rStyle w:val="af2"/>
            <w:vertAlign w:val="superscript"/>
          </w:rPr>
          <w:t>27</w:t>
        </w:r>
        <w:r w:rsidR="0020459E" w:rsidRPr="0020459E">
          <w:rPr>
            <w:rStyle w:val="af2"/>
            <w:vertAlign w:val="superscript"/>
          </w:rPr>
          <w:fldChar w:fldCharType="end"/>
        </w:r>
      </w:hyperlink>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w:t>
      </w:r>
      <w:r w:rsidR="00087E2C">
        <w:lastRenderedPageBreak/>
        <w:t xml:space="preserve">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hyperlink w:anchor="_ENREF_11" w:tooltip="Liu, 2025 #1"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Liu&lt;/Author&gt;&lt;Year&gt;2025&lt;/Year&gt;&lt;RecNum&gt;2355&lt;/RecNum&gt;&lt;DisplayText&gt;&lt;style face="superscript"&gt;11&lt;/style&gt;&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20459E" w:rsidRPr="0020459E">
          <w:rPr>
            <w:rStyle w:val="af2"/>
            <w:vertAlign w:val="superscript"/>
          </w:rPr>
          <w:fldChar w:fldCharType="separate"/>
        </w:r>
        <w:r w:rsidR="0020459E" w:rsidRPr="0020459E">
          <w:rPr>
            <w:rStyle w:val="af2"/>
            <w:vertAlign w:val="superscript"/>
          </w:rPr>
          <w:t>11</w:t>
        </w:r>
        <w:r w:rsidR="0020459E" w:rsidRPr="0020459E">
          <w:rPr>
            <w:rStyle w:val="af2"/>
            <w:vertAlign w:val="superscript"/>
          </w:rPr>
          <w:fldChar w:fldCharType="end"/>
        </w:r>
      </w:hyperlink>
      <w:r w:rsidR="00087E2C">
        <w:t>.</w:t>
      </w:r>
    </w:p>
    <w:p w14:paraId="40DDA0CE" w14:textId="31D895BB" w:rsidR="00E00BF8" w:rsidRDefault="00E00BF8" w:rsidP="00E00BF8">
      <w:pPr>
        <w:ind w:firstLine="0"/>
        <w:jc w:val="center"/>
      </w:pPr>
      <w:r w:rsidRPr="00E00BF8">
        <w:rPr>
          <w:noProof/>
        </w:rPr>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9"/>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w:t>
      </w:r>
      <w:proofErr w:type="spellStart"/>
      <w:r>
        <w:t>mW</w:t>
      </w:r>
      <w:proofErr w:type="spellEnd"/>
      <w:r>
        <w:t xml:space="preserve">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77777777" w:rsidR="00B91178" w:rsidRDefault="00087E2C">
      <w:pPr>
        <w:ind w:firstLine="0"/>
        <w:rPr>
          <w:b/>
          <w:color w:val="000000"/>
        </w:rPr>
      </w:pPr>
      <w:r>
        <w:rPr>
          <w:b/>
        </w:rPr>
        <w:lastRenderedPageBreak/>
        <w:t xml:space="preserve">Section III: 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7" w:name="_heading=h.wth9htqf26y8" w:colFirst="0" w:colLast="0"/>
      <w:bookmarkEnd w:id="7"/>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w:t>
      </w:r>
      <w:r>
        <w:lastRenderedPageBreak/>
        <w:t xml:space="preserve">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8B30DE5" w:rsidR="00B91178" w:rsidRDefault="00087E2C" w:rsidP="002D65BF">
      <w:pPr>
        <w:ind w:firstLine="360"/>
        <w:jc w:val="both"/>
      </w:pPr>
      <w:r>
        <w:t>The front mirror (designated as #</w:t>
      </w:r>
      <w:r w:rsidR="006D50EA">
        <w:t xml:space="preserve"> </w:t>
      </w:r>
      <w:r>
        <w:t xml:space="preserve">2 in Fig. </w:t>
      </w:r>
      <w:r w:rsidR="00905FFF">
        <w:t>7</w:t>
      </w:r>
      <w:r>
        <w:t>)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8" w:name="_heading=h.q8v90e2x0tx0" w:colFirst="0" w:colLast="0"/>
      <w:bookmarkEnd w:id="8"/>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proofErr w:type="gramStart"/>
      <w:r w:rsidR="00253BB0">
        <w:rPr>
          <w:i/>
          <w:color w:val="44546A"/>
          <w:sz w:val="18"/>
          <w:szCs w:val="18"/>
        </w:rPr>
        <w:t>requires:</w:t>
      </w:r>
      <w:proofErr w:type="gramEnd"/>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w:t>
      </w:r>
      <w:r>
        <w:lastRenderedPageBreak/>
        <w:t xml:space="preserve">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w:t>
      </w:r>
      <w:proofErr w:type="spellStart"/>
      <w:r>
        <w:t>Scientech</w:t>
      </w:r>
      <w:proofErr w:type="spellEnd"/>
      <w:r>
        <w:t xml:space="preserve"> Astral AI310 Power Monitor confirmed an output of ~30 </w:t>
      </w:r>
      <w:proofErr w:type="spellStart"/>
      <w:r>
        <w:t>mW</w:t>
      </w:r>
      <w:proofErr w:type="spellEnd"/>
      <w:r>
        <w:t>.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2"/>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9" w:name="_heading=h.sxtl0xz5k75b" w:colFirst="0" w:colLast="0"/>
      <w:bookmarkEnd w:id="9"/>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3"/>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10" w:name="_heading=h.hya1dpvddhom" w:colFirst="0" w:colLast="0"/>
      <w:bookmarkEnd w:id="10"/>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profile . (e) Beam waist measurement showing 10.8 mm radius located 0.3 mm behind the output window, as determined by Gaussian fitting analysis. </w:t>
      </w:r>
    </w:p>
    <w:p w14:paraId="0FF78D54" w14:textId="77777777" w:rsidR="00B91178" w:rsidRDefault="00B91178">
      <w:pPr>
        <w:ind w:firstLine="0"/>
      </w:pPr>
    </w:p>
    <w:p w14:paraId="26F576B4" w14:textId="77777777" w:rsidR="00B91178" w:rsidRDefault="00087E2C">
      <w:pPr>
        <w:ind w:firstLine="0"/>
        <w:rPr>
          <w:b/>
        </w:rPr>
      </w:pPr>
      <w:r>
        <w:rPr>
          <w:b/>
        </w:rPr>
        <w:t>Section IV: FIR laser output beam power optimization</w:t>
      </w:r>
    </w:p>
    <w:p w14:paraId="31D7B128" w14:textId="565A05A6"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hyperlink w:anchor="_ENREF_28" w:tooltip="Jacobsson, 1989 #2377"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Jacobsson&lt;/Author&gt;&lt;Year&gt;1989&lt;/Year&gt;&lt;RecNum&gt;2377&lt;/RecNum&gt;&lt;DisplayText&gt;&lt;style face="superscript"&gt;28&lt;/style&gt;&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20459E" w:rsidRPr="0020459E">
          <w:rPr>
            <w:rStyle w:val="af2"/>
            <w:vertAlign w:val="superscript"/>
          </w:rPr>
          <w:fldChar w:fldCharType="separate"/>
        </w:r>
        <w:r w:rsidR="0020459E" w:rsidRPr="0020459E">
          <w:rPr>
            <w:rStyle w:val="af2"/>
            <w:vertAlign w:val="superscript"/>
          </w:rPr>
          <w:t>28</w:t>
        </w:r>
        <w:r w:rsidR="0020459E" w:rsidRPr="0020459E">
          <w:rPr>
            <w:rStyle w:val="af2"/>
            <w:vertAlign w:val="superscript"/>
          </w:rPr>
          <w:fldChar w:fldCharType="end"/>
        </w:r>
      </w:hyperlink>
      <w:r>
        <w:t xml:space="preserve">. This two-stage system produces 432 μm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 xml:space="preserve">optical axis establishment for both the infrared CO₂ (9.6 μm) and FIR (432 μm) systems despite their non-visible wavelengths. The alignment procedure </w:t>
      </w:r>
      <w:r>
        <w:lastRenderedPageBreak/>
        <w:t>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w:t>
      </w:r>
      <w:proofErr w:type="spellStart"/>
      <w:r>
        <w:t>mW</w:t>
      </w:r>
      <w:proofErr w:type="spellEnd"/>
      <w:r>
        <w:t xml:space="preserve">) while incorporating a cavity length feedback system, significantly improving FIR laser output power stability. </w:t>
      </w:r>
    </w:p>
    <w:p w14:paraId="262E798D" w14:textId="619CA3FB"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diminishes as operation time increases. As demonstrated in Fig. </w:t>
      </w:r>
      <w:r w:rsidR="00C62A4B">
        <w:t>10</w:t>
      </w:r>
      <w:r>
        <w:t xml:space="preserve">,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4"/>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11" w:name="_heading=h.7pxj6be8okkj" w:colFirst="0" w:colLast="0"/>
      <w:bookmarkEnd w:id="11"/>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10E619B9" w14:textId="7517005E" w:rsidR="00B91178" w:rsidRDefault="00087E2C" w:rsidP="000C2633">
      <w:pPr>
        <w:pBdr>
          <w:top w:val="nil"/>
          <w:left w:val="nil"/>
          <w:bottom w:val="nil"/>
          <w:right w:val="nil"/>
          <w:between w:val="nil"/>
        </w:pBdr>
        <w:jc w:val="both"/>
      </w:pPr>
      <w:r>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discrete positions within a 2 mm length adjustment range, we obtain the characteristic curve presented in Fig. 1</w:t>
      </w:r>
      <w:r w:rsidR="000C2633">
        <w:t>2</w:t>
      </w:r>
      <w:r>
        <w:t xml:space="preserve">. </w:t>
      </w:r>
      <w:r w:rsidR="000C2633">
        <w:t xml:space="preserve">It </w:t>
      </w:r>
      <w:r>
        <w:t xml:space="preserve">shows the variation of FIR laser intensity with controlled cavity length adjustments, defined </w:t>
      </w:r>
      <w:r>
        <w:lastRenderedPageBreak/>
        <w:t>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5"/>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12" w:name="_heading=h.yh763855pw1c" w:colFirst="0" w:colLast="0"/>
      <w:bookmarkEnd w:id="12"/>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16"/>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13" w:name="_heading=h.4oiuyt227jm" w:colFirst="0" w:colLast="0"/>
      <w:bookmarkEnd w:id="13"/>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14" w:name="_heading=h.yv1pp8t7lh1z" w:colFirst="0" w:colLast="0"/>
      <w:bookmarkEnd w:id="14"/>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5240F00B"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15" w:name="_heading=h.j5n1b22gqc44" w:colFirst="0" w:colLast="0"/>
      <w:bookmarkEnd w:id="15"/>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77777777" w:rsidR="00B91178" w:rsidRDefault="00087E2C">
      <w:pPr>
        <w:ind w:firstLine="0"/>
      </w:pPr>
      <w:r>
        <w:rPr>
          <w:b/>
        </w:rPr>
        <w:t>V: Summary</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 xml:space="preserve">30 </w:t>
      </w:r>
      <w:proofErr w:type="spellStart"/>
      <w:r>
        <w:t>mW</w:t>
      </w:r>
      <w:proofErr w:type="spellEnd"/>
      <w:r>
        <w:t xml:space="preserve">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7777777" w:rsidR="001867E4" w:rsidRPr="001867E4" w:rsidRDefault="001867E4" w:rsidP="001867E4">
      <w:pPr>
        <w:ind w:firstLine="0"/>
        <w:rPr>
          <w:b/>
        </w:rPr>
      </w:pPr>
      <w:r w:rsidRPr="001867E4">
        <w:rPr>
          <w:b/>
        </w:rPr>
        <w:t xml:space="preserve">Acknowledgements </w:t>
      </w:r>
    </w:p>
    <w:p w14:paraId="14DA737C" w14:textId="6F32E827" w:rsidR="001867E4" w:rsidRDefault="001867E4" w:rsidP="001867E4">
      <w:pPr>
        <w:ind w:firstLine="0"/>
        <w:jc w:val="both"/>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0EA8CBB4" w14:textId="77777777" w:rsidR="0020459E" w:rsidRDefault="0020459E" w:rsidP="00905FFF">
      <w:pPr>
        <w:ind w:firstLine="0"/>
        <w:rPr>
          <w:b/>
        </w:rPr>
      </w:pPr>
    </w:p>
    <w:p w14:paraId="73B95BF8" w14:textId="77777777" w:rsidR="0020459E" w:rsidRDefault="0020459E" w:rsidP="00905FFF">
      <w:pPr>
        <w:ind w:firstLine="0"/>
        <w:rPr>
          <w:b/>
        </w:rPr>
      </w:pPr>
    </w:p>
    <w:p w14:paraId="07E8EE80" w14:textId="77777777" w:rsidR="0020459E" w:rsidRDefault="0020459E" w:rsidP="00905FFF">
      <w:pPr>
        <w:ind w:firstLine="0"/>
        <w:rPr>
          <w:b/>
        </w:rPr>
      </w:pPr>
    </w:p>
    <w:p w14:paraId="6E841D7C" w14:textId="77777777" w:rsidR="0020459E" w:rsidRDefault="0020459E" w:rsidP="00905FFF">
      <w:pPr>
        <w:ind w:firstLine="0"/>
        <w:rPr>
          <w:b/>
        </w:rPr>
      </w:pPr>
    </w:p>
    <w:p w14:paraId="15674ABB" w14:textId="77777777" w:rsidR="0020459E" w:rsidRDefault="0020459E" w:rsidP="00905FFF">
      <w:pPr>
        <w:ind w:firstLine="0"/>
        <w:rPr>
          <w:b/>
        </w:rPr>
      </w:pPr>
    </w:p>
    <w:p w14:paraId="052179C5" w14:textId="5D6C0E23" w:rsidR="005732BF" w:rsidRPr="00905FFF" w:rsidRDefault="000E00B5" w:rsidP="00905FFF">
      <w:pPr>
        <w:ind w:firstLine="0"/>
        <w:rPr>
          <w:b/>
        </w:rPr>
      </w:pPr>
      <w:r w:rsidRPr="00905FFF">
        <w:rPr>
          <w:b/>
        </w:rPr>
        <w:lastRenderedPageBreak/>
        <w:t>References</w:t>
      </w:r>
    </w:p>
    <w:p w14:paraId="7616DAC3" w14:textId="77777777" w:rsidR="0020459E" w:rsidRPr="0020459E" w:rsidRDefault="005732BF" w:rsidP="0020459E">
      <w:pPr>
        <w:pStyle w:val="EndNoteBibliography"/>
        <w:spacing w:after="240"/>
        <w:ind w:firstLine="0"/>
        <w:jc w:val="left"/>
      </w:pPr>
      <w:r w:rsidRPr="000E00B5">
        <w:fldChar w:fldCharType="begin"/>
      </w:r>
      <w:r w:rsidRPr="000E00B5">
        <w:instrText xml:space="preserve"> ADDIN EN.REFLIST </w:instrText>
      </w:r>
      <w:r w:rsidRPr="000E00B5">
        <w:fldChar w:fldCharType="separate"/>
      </w:r>
      <w:bookmarkStart w:id="16" w:name="_ENREF_1"/>
      <w:r w:rsidR="0020459E" w:rsidRPr="0020459E">
        <w:rPr>
          <w:vertAlign w:val="superscript"/>
        </w:rPr>
        <w:t>1</w:t>
      </w:r>
      <w:r w:rsidR="0020459E" w:rsidRPr="0020459E">
        <w:t>P. Sun, Y. Ren, W. Wang, X. Han, H. Liu, Y. Li, G. Li, Y. Wang, B. Hao and Y. Zhu Nuclear Fusion</w:t>
      </w:r>
      <w:r w:rsidR="0020459E" w:rsidRPr="0020459E">
        <w:rPr>
          <w:b/>
        </w:rPr>
        <w:t>,</w:t>
      </w:r>
      <w:r w:rsidR="0020459E" w:rsidRPr="0020459E">
        <w:t xml:space="preserve"> (2025).</w:t>
      </w:r>
      <w:bookmarkEnd w:id="16"/>
    </w:p>
    <w:p w14:paraId="28203C9B" w14:textId="77777777" w:rsidR="0020459E" w:rsidRPr="0020459E" w:rsidRDefault="0020459E" w:rsidP="0020459E">
      <w:pPr>
        <w:pStyle w:val="EndNoteBibliography"/>
        <w:spacing w:after="240"/>
        <w:ind w:firstLine="0"/>
        <w:jc w:val="left"/>
      </w:pPr>
      <w:bookmarkStart w:id="17" w:name="_ENREF_2"/>
      <w:r w:rsidRPr="0020459E">
        <w:rPr>
          <w:vertAlign w:val="superscript"/>
        </w:rPr>
        <w:t>2</w:t>
      </w:r>
      <w:r w:rsidRPr="0020459E">
        <w:t xml:space="preserve">Y. Chen, P.-J. Chen, R. Hu, Y. Zhu, J.-H. Yu, A.-V. Pham, O. Momeni, C. Domier, J. Dannenberg and X. Li Review of Scientific Instruments </w:t>
      </w:r>
      <w:r w:rsidRPr="0020459E">
        <w:rPr>
          <w:b/>
        </w:rPr>
        <w:t>95,</w:t>
      </w:r>
      <w:r w:rsidRPr="0020459E">
        <w:t xml:space="preserve"> (2024).</w:t>
      </w:r>
      <w:bookmarkEnd w:id="17"/>
    </w:p>
    <w:p w14:paraId="5F2098C2" w14:textId="77777777" w:rsidR="0020459E" w:rsidRPr="0020459E" w:rsidRDefault="0020459E" w:rsidP="0020459E">
      <w:pPr>
        <w:pStyle w:val="EndNoteBibliography"/>
        <w:spacing w:after="240"/>
        <w:ind w:firstLine="0"/>
        <w:jc w:val="left"/>
      </w:pPr>
      <w:bookmarkStart w:id="18" w:name="_ENREF_3"/>
      <w:r w:rsidRPr="0020459E">
        <w:rPr>
          <w:vertAlign w:val="superscript"/>
        </w:rPr>
        <w:t>3</w:t>
      </w:r>
      <w:r w:rsidRPr="0020459E">
        <w:t xml:space="preserve">Y. Ren, S. Kaye, E. Mazzucato, W. Guttenfelder, R. Bell, C. Domier, B. LeBlanc, K. Lee, N. Luhmann Jr and D. Smith Physical review letters </w:t>
      </w:r>
      <w:r w:rsidRPr="0020459E">
        <w:rPr>
          <w:b/>
        </w:rPr>
        <w:t>106,</w:t>
      </w:r>
      <w:r w:rsidRPr="0020459E">
        <w:t xml:space="preserve"> (2011).</w:t>
      </w:r>
      <w:bookmarkEnd w:id="18"/>
    </w:p>
    <w:p w14:paraId="403DCF7A" w14:textId="77777777" w:rsidR="0020459E" w:rsidRPr="0020459E" w:rsidRDefault="0020459E" w:rsidP="0020459E">
      <w:pPr>
        <w:pStyle w:val="EndNoteBibliography"/>
        <w:spacing w:after="240"/>
        <w:ind w:firstLine="0"/>
        <w:jc w:val="left"/>
      </w:pPr>
      <w:bookmarkStart w:id="19" w:name="_ENREF_4"/>
      <w:r w:rsidRPr="0020459E">
        <w:rPr>
          <w:vertAlign w:val="superscript"/>
        </w:rPr>
        <w:t>4</w:t>
      </w:r>
      <w:r w:rsidRPr="0020459E">
        <w:t xml:space="preserve">Y. Ren, W. Guttenfelder, S. Kaye, E. Mazzucato, R. Bell, A. Diallo, C. Domier, B. LeBlanc, K. Lee and D. Smith Physics of Plasmas </w:t>
      </w:r>
      <w:r w:rsidRPr="0020459E">
        <w:rPr>
          <w:b/>
        </w:rPr>
        <w:t>19,</w:t>
      </w:r>
      <w:r w:rsidRPr="0020459E">
        <w:t xml:space="preserve"> (2012).</w:t>
      </w:r>
      <w:bookmarkEnd w:id="19"/>
    </w:p>
    <w:p w14:paraId="19330746" w14:textId="77777777" w:rsidR="0020459E" w:rsidRPr="0020459E" w:rsidRDefault="0020459E" w:rsidP="0020459E">
      <w:pPr>
        <w:pStyle w:val="EndNoteBibliography"/>
        <w:spacing w:after="240"/>
        <w:ind w:firstLine="0"/>
        <w:jc w:val="left"/>
      </w:pPr>
      <w:bookmarkStart w:id="20" w:name="_ENREF_5"/>
      <w:r w:rsidRPr="0020459E">
        <w:rPr>
          <w:vertAlign w:val="superscript"/>
        </w:rPr>
        <w:t>5</w:t>
      </w:r>
      <w:r w:rsidRPr="0020459E">
        <w:t xml:space="preserve">G. Yu, G. Kramer, Y. Zhu, X. Li, Y. Wang, A. Diallo, Y. Ren, J. Yu, Y. Chen and X. Liu Plasma Physics and Controlled Fusion </w:t>
      </w:r>
      <w:r w:rsidRPr="0020459E">
        <w:rPr>
          <w:b/>
        </w:rPr>
        <w:t>63,</w:t>
      </w:r>
      <w:r w:rsidRPr="0020459E">
        <w:t xml:space="preserve"> (2021).</w:t>
      </w:r>
      <w:bookmarkEnd w:id="20"/>
    </w:p>
    <w:p w14:paraId="4F8454AA" w14:textId="77777777" w:rsidR="0020459E" w:rsidRPr="0020459E" w:rsidRDefault="0020459E" w:rsidP="0020459E">
      <w:pPr>
        <w:pStyle w:val="EndNoteBibliography"/>
        <w:spacing w:after="240"/>
        <w:ind w:firstLine="0"/>
        <w:jc w:val="left"/>
      </w:pPr>
      <w:bookmarkStart w:id="21" w:name="_ENREF_6"/>
      <w:r w:rsidRPr="0020459E">
        <w:rPr>
          <w:vertAlign w:val="superscript"/>
        </w:rPr>
        <w:t>6</w:t>
      </w:r>
      <w:r w:rsidRPr="0020459E">
        <w:t xml:space="preserve">G. Yu, G. Kramer, Y. Zhu, M. Austin, S. Denk, M.-G. Yoo, X. Li, B. Zhao, R. Xie and Z. Li Journal of Plasma Physics </w:t>
      </w:r>
      <w:r w:rsidRPr="0020459E">
        <w:rPr>
          <w:b/>
        </w:rPr>
        <w:t>90,</w:t>
      </w:r>
      <w:r w:rsidRPr="0020459E">
        <w:t xml:space="preserve"> (2024).</w:t>
      </w:r>
      <w:bookmarkEnd w:id="21"/>
    </w:p>
    <w:p w14:paraId="75153CB5" w14:textId="77777777" w:rsidR="0020459E" w:rsidRPr="0020459E" w:rsidRDefault="0020459E" w:rsidP="0020459E">
      <w:pPr>
        <w:pStyle w:val="EndNoteBibliography"/>
        <w:spacing w:after="240"/>
        <w:ind w:firstLine="0"/>
        <w:jc w:val="left"/>
      </w:pPr>
      <w:bookmarkStart w:id="22" w:name="_ENREF_7"/>
      <w:r w:rsidRPr="0020459E">
        <w:rPr>
          <w:vertAlign w:val="superscript"/>
        </w:rPr>
        <w:t>7</w:t>
      </w:r>
      <w:r w:rsidRPr="0020459E">
        <w:t xml:space="preserve">J. W. Berkery, P. Adebayo-Ige, H. Al Khawaldeh, G. Avdeeva, S. Baek, S. Banerjee, K. Barada, D. Battaglia, R. Bell and E. Belli Nuclear Fusion </w:t>
      </w:r>
      <w:r w:rsidRPr="0020459E">
        <w:rPr>
          <w:b/>
        </w:rPr>
        <w:t>64,</w:t>
      </w:r>
      <w:r w:rsidRPr="0020459E">
        <w:t xml:space="preserve"> (2024).</w:t>
      </w:r>
      <w:bookmarkEnd w:id="22"/>
    </w:p>
    <w:p w14:paraId="3328A557" w14:textId="77777777" w:rsidR="0020459E" w:rsidRPr="0020459E" w:rsidRDefault="0020459E" w:rsidP="0020459E">
      <w:pPr>
        <w:pStyle w:val="EndNoteBibliography"/>
        <w:spacing w:after="240"/>
        <w:ind w:firstLine="0"/>
        <w:jc w:val="left"/>
      </w:pPr>
      <w:bookmarkStart w:id="23" w:name="_ENREF_8"/>
      <w:r w:rsidRPr="0020459E">
        <w:rPr>
          <w:vertAlign w:val="superscript"/>
        </w:rPr>
        <w:t>8</w:t>
      </w:r>
      <w:r w:rsidRPr="0020459E">
        <w:t xml:space="preserve">W. Guttenfelder, D. Battaglia, E. Belova, N. Bertelli, M. D. Boyer, C. S. Chang, A. Diallo, V. N. Duarte, F. Ebrahimi and E. D. Emdee Nuclear Fusion </w:t>
      </w:r>
      <w:r w:rsidRPr="0020459E">
        <w:rPr>
          <w:b/>
        </w:rPr>
        <w:t>62,</w:t>
      </w:r>
      <w:r w:rsidRPr="0020459E">
        <w:t xml:space="preserve"> (2022).</w:t>
      </w:r>
      <w:bookmarkEnd w:id="23"/>
    </w:p>
    <w:p w14:paraId="0D91ED29" w14:textId="77777777" w:rsidR="0020459E" w:rsidRPr="0020459E" w:rsidRDefault="0020459E" w:rsidP="0020459E">
      <w:pPr>
        <w:pStyle w:val="EndNoteBibliography"/>
        <w:spacing w:after="240"/>
        <w:ind w:firstLine="0"/>
        <w:jc w:val="left"/>
      </w:pPr>
      <w:bookmarkStart w:id="24" w:name="_ENREF_9"/>
      <w:r w:rsidRPr="0020459E">
        <w:rPr>
          <w:vertAlign w:val="superscript"/>
        </w:rPr>
        <w:t>9</w:t>
      </w:r>
      <w:r w:rsidRPr="0020459E">
        <w:t xml:space="preserve">C. W. Domier, J. Dannenberg, Y. Zhu, X. Liu, J. R. Sirigiri, Y. Ren, B. Stratton and N. J. r. Luhmann Journal of Instrumentation </w:t>
      </w:r>
      <w:r w:rsidRPr="0020459E">
        <w:rPr>
          <w:b/>
        </w:rPr>
        <w:t>17,</w:t>
      </w:r>
      <w:r w:rsidRPr="0020459E">
        <w:t xml:space="preserve"> (2022).</w:t>
      </w:r>
      <w:bookmarkEnd w:id="24"/>
    </w:p>
    <w:p w14:paraId="72A6C5A8" w14:textId="77777777" w:rsidR="0020459E" w:rsidRPr="0020459E" w:rsidRDefault="0020459E" w:rsidP="0020459E">
      <w:pPr>
        <w:pStyle w:val="EndNoteBibliography"/>
        <w:spacing w:after="240"/>
        <w:ind w:firstLine="0"/>
        <w:jc w:val="left"/>
      </w:pPr>
      <w:bookmarkStart w:id="25" w:name="_ENREF_10"/>
      <w:r w:rsidRPr="0020459E">
        <w:rPr>
          <w:vertAlign w:val="superscript"/>
        </w:rPr>
        <w:t>10</w:t>
      </w:r>
      <w:r w:rsidRPr="0020459E">
        <w:t xml:space="preserve">R. Barchfeld, C. Domier, Y. Ren, R. Ellis, P. Riemenschneider, N. Allen, R. Kaita, B. Stratton, J. Dannenberg and Y. Zhu Review of Scientific Instruments </w:t>
      </w:r>
      <w:r w:rsidRPr="0020459E">
        <w:rPr>
          <w:b/>
        </w:rPr>
        <w:t>89,</w:t>
      </w:r>
      <w:r w:rsidRPr="0020459E">
        <w:t xml:space="preserve"> (2018).</w:t>
      </w:r>
      <w:bookmarkEnd w:id="25"/>
    </w:p>
    <w:p w14:paraId="403ACA08" w14:textId="77777777" w:rsidR="0020459E" w:rsidRPr="0020459E" w:rsidRDefault="0020459E" w:rsidP="0020459E">
      <w:pPr>
        <w:pStyle w:val="EndNoteBibliography"/>
        <w:spacing w:after="240"/>
        <w:ind w:firstLine="0"/>
        <w:jc w:val="left"/>
      </w:pPr>
      <w:bookmarkStart w:id="26" w:name="_ENREF_11"/>
      <w:r w:rsidRPr="0020459E">
        <w:rPr>
          <w:vertAlign w:val="superscript"/>
        </w:rPr>
        <w:t>11</w:t>
      </w:r>
      <w:r w:rsidRPr="0020459E">
        <w:t xml:space="preserve">X. Z. Liu, Y. Ren, Y. L. Zhu and N. J. r. Luhmann Fusion Eng Des </w:t>
      </w:r>
      <w:r w:rsidRPr="0020459E">
        <w:rPr>
          <w:b/>
        </w:rPr>
        <w:t>212,</w:t>
      </w:r>
      <w:r w:rsidRPr="0020459E">
        <w:t xml:space="preserve"> (2025).</w:t>
      </w:r>
      <w:bookmarkEnd w:id="26"/>
    </w:p>
    <w:p w14:paraId="74CF764E" w14:textId="77777777" w:rsidR="0020459E" w:rsidRPr="0020459E" w:rsidRDefault="0020459E" w:rsidP="0020459E">
      <w:pPr>
        <w:pStyle w:val="EndNoteBibliography"/>
        <w:spacing w:after="240"/>
        <w:ind w:firstLine="0"/>
        <w:jc w:val="left"/>
      </w:pPr>
      <w:bookmarkStart w:id="27" w:name="_ENREF_12"/>
      <w:r w:rsidRPr="0020459E">
        <w:rPr>
          <w:vertAlign w:val="superscript"/>
        </w:rPr>
        <w:t>12</w:t>
      </w:r>
      <w:r w:rsidRPr="0020459E">
        <w:t xml:space="preserve">P. J. Sun, X. Z. Liu, Y. Ren, G. S. Xu, R. Chen, J. Qian, X. L. Li, C. Domier, J. Dannenberg, K. Yao, Y. L. Zhu and N. J. r. Luhmann Review of Scientific Instruments </w:t>
      </w:r>
      <w:r w:rsidRPr="0020459E">
        <w:rPr>
          <w:b/>
        </w:rPr>
        <w:t>95,</w:t>
      </w:r>
      <w:r w:rsidRPr="0020459E">
        <w:t xml:space="preserve"> (2024).</w:t>
      </w:r>
      <w:bookmarkEnd w:id="27"/>
    </w:p>
    <w:p w14:paraId="384CEB94" w14:textId="77777777" w:rsidR="0020459E" w:rsidRPr="0020459E" w:rsidRDefault="0020459E" w:rsidP="0020459E">
      <w:pPr>
        <w:pStyle w:val="EndNoteBibliography"/>
        <w:spacing w:after="240"/>
        <w:ind w:firstLine="0"/>
        <w:jc w:val="left"/>
      </w:pPr>
      <w:bookmarkStart w:id="28" w:name="_ENREF_13"/>
      <w:r w:rsidRPr="0020459E">
        <w:rPr>
          <w:vertAlign w:val="superscript"/>
        </w:rPr>
        <w:t>13</w:t>
      </w:r>
      <w:r w:rsidRPr="0020459E">
        <w:t xml:space="preserve">X. L. Li, Y. Liu, G. Xu, T. Zhou and Y. Zhu Fusion Engineering and Design </w:t>
      </w:r>
      <w:r w:rsidRPr="0020459E">
        <w:rPr>
          <w:b/>
        </w:rPr>
        <w:t>172,</w:t>
      </w:r>
      <w:r w:rsidRPr="0020459E">
        <w:t xml:space="preserve"> (2021).</w:t>
      </w:r>
      <w:bookmarkEnd w:id="28"/>
    </w:p>
    <w:p w14:paraId="7B8EE834" w14:textId="77777777" w:rsidR="0020459E" w:rsidRPr="0020459E" w:rsidRDefault="0020459E" w:rsidP="0020459E">
      <w:pPr>
        <w:pStyle w:val="EndNoteBibliography"/>
        <w:spacing w:after="240"/>
        <w:ind w:firstLine="0"/>
        <w:jc w:val="left"/>
      </w:pPr>
      <w:bookmarkStart w:id="29" w:name="_ENREF_14"/>
      <w:r w:rsidRPr="0020459E">
        <w:rPr>
          <w:vertAlign w:val="superscript"/>
        </w:rPr>
        <w:t>14</w:t>
      </w:r>
      <w:r w:rsidRPr="0020459E">
        <w:t xml:space="preserve">X. L. Li, R. Chen, G. S. Xu, C. Domier, X. Z. Liu, Y. W. Zhang, T. F. Zhou, Y. L. Zhu, G. Y. Yu, S. S. Qiu, H. Yu and N. C. Luhmann Review of Scientific Instruments </w:t>
      </w:r>
      <w:r w:rsidRPr="0020459E">
        <w:rPr>
          <w:b/>
        </w:rPr>
        <w:t>95,</w:t>
      </w:r>
      <w:r w:rsidRPr="0020459E">
        <w:t xml:space="preserve"> (2024).</w:t>
      </w:r>
      <w:bookmarkEnd w:id="29"/>
    </w:p>
    <w:p w14:paraId="258CC586" w14:textId="77777777" w:rsidR="0020459E" w:rsidRPr="0020459E" w:rsidRDefault="0020459E" w:rsidP="0020459E">
      <w:pPr>
        <w:pStyle w:val="EndNoteBibliography"/>
        <w:spacing w:after="240"/>
        <w:ind w:firstLine="0"/>
        <w:jc w:val="left"/>
      </w:pPr>
      <w:bookmarkStart w:id="30" w:name="_ENREF_15"/>
      <w:r w:rsidRPr="0020459E">
        <w:rPr>
          <w:vertAlign w:val="superscript"/>
        </w:rPr>
        <w:t>15</w:t>
      </w:r>
      <w:r w:rsidRPr="0020459E">
        <w:t xml:space="preserve">Y. Zhu, J. H. Yu, G. Yu, Y. Ye, B. Tobias, A. Diallo, G. Kramer, Y. Ren, C. W. Domier, X. Li, C. Luo, M. Chen, Y. Chen and N. C. Luhmann Review of Scientific Instruments </w:t>
      </w:r>
      <w:r w:rsidRPr="0020459E">
        <w:rPr>
          <w:b/>
        </w:rPr>
        <w:t>91,</w:t>
      </w:r>
      <w:r w:rsidRPr="0020459E">
        <w:t xml:space="preserve"> (2020).</w:t>
      </w:r>
      <w:bookmarkEnd w:id="30"/>
    </w:p>
    <w:p w14:paraId="3B29BC98" w14:textId="77777777" w:rsidR="0020459E" w:rsidRPr="0020459E" w:rsidRDefault="0020459E" w:rsidP="0020459E">
      <w:pPr>
        <w:pStyle w:val="EndNoteBibliography"/>
        <w:spacing w:after="240"/>
        <w:ind w:firstLine="0"/>
        <w:jc w:val="left"/>
      </w:pPr>
      <w:bookmarkStart w:id="31" w:name="_ENREF_16"/>
      <w:r w:rsidRPr="0020459E">
        <w:rPr>
          <w:vertAlign w:val="superscript"/>
        </w:rPr>
        <w:t>16</w:t>
      </w:r>
      <w:r w:rsidRPr="0020459E">
        <w:t xml:space="preserve">J. C. Hillesheim, W. A. Peebles, T. L. Rhodes, L. Schmitz, A. E. White and T. A. Carter Review of Scientific Instruments </w:t>
      </w:r>
      <w:r w:rsidRPr="0020459E">
        <w:rPr>
          <w:b/>
        </w:rPr>
        <w:t>81,</w:t>
      </w:r>
      <w:r w:rsidRPr="0020459E">
        <w:t xml:space="preserve"> (2010).</w:t>
      </w:r>
      <w:bookmarkEnd w:id="31"/>
    </w:p>
    <w:p w14:paraId="7AE65A37" w14:textId="77777777" w:rsidR="0020459E" w:rsidRPr="0020459E" w:rsidRDefault="0020459E" w:rsidP="0020459E">
      <w:pPr>
        <w:pStyle w:val="EndNoteBibliography"/>
        <w:spacing w:after="240"/>
        <w:ind w:firstLine="0"/>
        <w:jc w:val="left"/>
      </w:pPr>
      <w:bookmarkStart w:id="32" w:name="_ENREF_17"/>
      <w:r w:rsidRPr="0020459E">
        <w:rPr>
          <w:vertAlign w:val="superscript"/>
        </w:rPr>
        <w:t>17</w:t>
      </w:r>
      <w:r w:rsidRPr="0020459E">
        <w:t xml:space="preserve">G. Y. Yu, R. Nazikian, Y. L. Zhu, Y. Zheng, G. Kramer, A. Diallo, Z. Y. Li, X. Chen, D. Ernst, Y. Zheng, M. Austin and N. C. Luhmann Plasma Physics and Controlled Fusion </w:t>
      </w:r>
      <w:r w:rsidRPr="0020459E">
        <w:rPr>
          <w:b/>
        </w:rPr>
        <w:t>64,</w:t>
      </w:r>
      <w:r w:rsidRPr="0020459E">
        <w:t xml:space="preserve"> (2022).</w:t>
      </w:r>
      <w:bookmarkEnd w:id="32"/>
    </w:p>
    <w:p w14:paraId="1F5EEF9E" w14:textId="77777777" w:rsidR="0020459E" w:rsidRPr="0020459E" w:rsidRDefault="0020459E" w:rsidP="0020459E">
      <w:pPr>
        <w:pStyle w:val="EndNoteBibliography"/>
        <w:spacing w:after="240"/>
        <w:ind w:firstLine="0"/>
        <w:jc w:val="left"/>
      </w:pPr>
      <w:bookmarkStart w:id="33" w:name="_ENREF_18"/>
      <w:r w:rsidRPr="0020459E">
        <w:rPr>
          <w:vertAlign w:val="superscript"/>
        </w:rPr>
        <w:lastRenderedPageBreak/>
        <w:t>18</w:t>
      </w:r>
      <w:r w:rsidRPr="0020459E">
        <w:t xml:space="preserve">X. L. Xie, J. Zhou, Y. Zhu, X. M. Pan, H. Zhou, G. Yu, N. C. Luhmann, G. Zhuang and Z. J. Yang Fusion Engineering and Design </w:t>
      </w:r>
      <w:r w:rsidRPr="0020459E">
        <w:rPr>
          <w:b/>
        </w:rPr>
        <w:t>155,</w:t>
      </w:r>
      <w:r w:rsidRPr="0020459E">
        <w:t xml:space="preserve"> (2020).</w:t>
      </w:r>
      <w:bookmarkEnd w:id="33"/>
    </w:p>
    <w:p w14:paraId="6B4AD460" w14:textId="77777777" w:rsidR="0020459E" w:rsidRPr="0020459E" w:rsidRDefault="0020459E" w:rsidP="0020459E">
      <w:pPr>
        <w:pStyle w:val="EndNoteBibliography"/>
        <w:spacing w:after="240"/>
        <w:ind w:firstLine="0"/>
        <w:jc w:val="left"/>
      </w:pPr>
      <w:bookmarkStart w:id="34" w:name="_ENREF_19"/>
      <w:r w:rsidRPr="0020459E">
        <w:rPr>
          <w:vertAlign w:val="superscript"/>
        </w:rPr>
        <w:t>19</w:t>
      </w:r>
      <w:r w:rsidRPr="0020459E">
        <w:t xml:space="preserve">J. H. Yu, Y. T. Chang, K. Y. Lin, C. C. Chang, S. F. Chang, Y. Ye, A. V. Pham, B. J. Tobias, Y. Zhu, C. W. Domier and N. C. Luhmann Review of Scientific Instruments </w:t>
      </w:r>
      <w:r w:rsidRPr="0020459E">
        <w:rPr>
          <w:b/>
        </w:rPr>
        <w:t>89,</w:t>
      </w:r>
      <w:r w:rsidRPr="0020459E">
        <w:t xml:space="preserve"> (2018).</w:t>
      </w:r>
      <w:bookmarkEnd w:id="34"/>
    </w:p>
    <w:p w14:paraId="6B25EAB4" w14:textId="77777777" w:rsidR="0020459E" w:rsidRPr="0020459E" w:rsidRDefault="0020459E" w:rsidP="0020459E">
      <w:pPr>
        <w:pStyle w:val="EndNoteBibliography"/>
        <w:spacing w:after="240"/>
        <w:ind w:firstLine="0"/>
        <w:jc w:val="left"/>
      </w:pPr>
      <w:bookmarkStart w:id="35" w:name="_ENREF_20"/>
      <w:r w:rsidRPr="0020459E">
        <w:rPr>
          <w:vertAlign w:val="superscript"/>
        </w:rPr>
        <w:t>20</w:t>
      </w:r>
      <w:r w:rsidRPr="0020459E">
        <w:t xml:space="preserve">Y. Zhu, Y. Chen, J. H. Yu, C. Domier, G. Yu, X. Liu, G. Kramer, Y. Ren, A. Diallo, N. C. Luhmann and X. Li Review of Scientific Instruments </w:t>
      </w:r>
      <w:r w:rsidRPr="0020459E">
        <w:rPr>
          <w:b/>
        </w:rPr>
        <w:t>93,</w:t>
      </w:r>
      <w:r w:rsidRPr="0020459E">
        <w:t xml:space="preserve"> (2022).</w:t>
      </w:r>
      <w:bookmarkEnd w:id="35"/>
    </w:p>
    <w:p w14:paraId="1AA4994C" w14:textId="77777777" w:rsidR="0020459E" w:rsidRPr="0020459E" w:rsidRDefault="0020459E" w:rsidP="0020459E">
      <w:pPr>
        <w:pStyle w:val="EndNoteBibliography"/>
        <w:spacing w:after="240"/>
        <w:ind w:firstLine="0"/>
        <w:jc w:val="left"/>
      </w:pPr>
      <w:bookmarkStart w:id="36" w:name="_ENREF_21"/>
      <w:r w:rsidRPr="0020459E">
        <w:rPr>
          <w:vertAlign w:val="superscript"/>
        </w:rPr>
        <w:t>21</w:t>
      </w:r>
      <w:r w:rsidRPr="0020459E">
        <w:t xml:space="preserve">R. A. Barchfeld, </w:t>
      </w:r>
      <w:r w:rsidRPr="0020459E">
        <w:rPr>
          <w:i/>
        </w:rPr>
        <w:t xml:space="preserve">Development of Laser Based Plasma Diagnostics for Fusion Research on NSTX-U </w:t>
      </w:r>
      <w:r w:rsidRPr="0020459E">
        <w:t>(2017).</w:t>
      </w:r>
      <w:bookmarkEnd w:id="36"/>
    </w:p>
    <w:p w14:paraId="4170728D" w14:textId="77777777" w:rsidR="0020459E" w:rsidRPr="0020459E" w:rsidRDefault="0020459E" w:rsidP="0020459E">
      <w:pPr>
        <w:pStyle w:val="EndNoteBibliography"/>
        <w:spacing w:after="240"/>
        <w:ind w:firstLine="0"/>
        <w:jc w:val="left"/>
      </w:pPr>
      <w:bookmarkStart w:id="37" w:name="_ENREF_22"/>
      <w:r w:rsidRPr="0020459E">
        <w:rPr>
          <w:vertAlign w:val="superscript"/>
        </w:rPr>
        <w:t>22</w:t>
      </w:r>
      <w:r w:rsidRPr="0020459E">
        <w:t xml:space="preserve">C. Domier, Y. Zhu, R. Pereira, J. Steer-Furderer, X. Li, R. Chen, G. Xu, P. Sun and N. Luhmann Journal of Instrumentation </w:t>
      </w:r>
      <w:r w:rsidRPr="0020459E">
        <w:rPr>
          <w:b/>
        </w:rPr>
        <w:t>17,</w:t>
      </w:r>
      <w:r w:rsidRPr="0020459E">
        <w:t xml:space="preserve"> (2022).</w:t>
      </w:r>
      <w:bookmarkEnd w:id="37"/>
    </w:p>
    <w:p w14:paraId="7259C84C" w14:textId="77777777" w:rsidR="0020459E" w:rsidRPr="0020459E" w:rsidRDefault="0020459E" w:rsidP="0020459E">
      <w:pPr>
        <w:pStyle w:val="EndNoteBibliography"/>
        <w:spacing w:after="240"/>
        <w:ind w:firstLine="0"/>
        <w:jc w:val="left"/>
      </w:pPr>
      <w:bookmarkStart w:id="38" w:name="_ENREF_23"/>
      <w:r w:rsidRPr="0020459E">
        <w:rPr>
          <w:vertAlign w:val="superscript"/>
        </w:rPr>
        <w:t>23</w:t>
      </w:r>
      <w:r w:rsidRPr="0020459E">
        <w:t xml:space="preserve">X. L. Li, Y. Zhu, G. Yu, J. Cao, G. Xu and N. Luhmann Fusion Engineering and Design </w:t>
      </w:r>
      <w:r w:rsidRPr="0020459E">
        <w:rPr>
          <w:b/>
        </w:rPr>
        <w:t>172,</w:t>
      </w:r>
      <w:r w:rsidRPr="0020459E">
        <w:t xml:space="preserve"> (2021).</w:t>
      </w:r>
      <w:bookmarkEnd w:id="38"/>
    </w:p>
    <w:p w14:paraId="235B2BEF" w14:textId="77777777" w:rsidR="0020459E" w:rsidRPr="0020459E" w:rsidRDefault="0020459E" w:rsidP="0020459E">
      <w:pPr>
        <w:pStyle w:val="EndNoteBibliography"/>
        <w:spacing w:after="240"/>
        <w:ind w:firstLine="0"/>
        <w:jc w:val="left"/>
      </w:pPr>
      <w:bookmarkStart w:id="39" w:name="_ENREF_24"/>
      <w:r w:rsidRPr="0020459E">
        <w:rPr>
          <w:vertAlign w:val="superscript"/>
        </w:rPr>
        <w:t>24</w:t>
      </w:r>
      <w:r w:rsidRPr="0020459E">
        <w:t xml:space="preserve">Y. Zhu, Y. Chen, J.-H. Yu, C. Domier, G. Yu, X. Liu, G. Kramer, Y. Ren, A. Diallo and N. Luhmann Review of Scientific Instruments </w:t>
      </w:r>
      <w:r w:rsidRPr="0020459E">
        <w:rPr>
          <w:b/>
        </w:rPr>
        <w:t>93,</w:t>
      </w:r>
      <w:r w:rsidRPr="0020459E">
        <w:t xml:space="preserve"> (2022).</w:t>
      </w:r>
      <w:bookmarkEnd w:id="39"/>
    </w:p>
    <w:p w14:paraId="3AF86448" w14:textId="77777777" w:rsidR="0020459E" w:rsidRPr="0020459E" w:rsidRDefault="0020459E" w:rsidP="0020459E">
      <w:pPr>
        <w:pStyle w:val="EndNoteBibliography"/>
        <w:spacing w:after="240"/>
        <w:ind w:firstLine="0"/>
        <w:jc w:val="left"/>
      </w:pPr>
      <w:bookmarkStart w:id="40" w:name="_ENREF_25"/>
      <w:r w:rsidRPr="0020459E">
        <w:rPr>
          <w:vertAlign w:val="superscript"/>
        </w:rPr>
        <w:t>25</w:t>
      </w:r>
      <w:r w:rsidRPr="0020459E">
        <w:t xml:space="preserve">Y. Zhu, J.-H. Yu, G. Yu, Y. Ye, Y. Chen, B. Tobias, A. Diallo, G. Kramer, Y. Ren and W. Tang Review of scientific instruments </w:t>
      </w:r>
      <w:r w:rsidRPr="0020459E">
        <w:rPr>
          <w:b/>
        </w:rPr>
        <w:t>92,</w:t>
      </w:r>
      <w:r w:rsidRPr="0020459E">
        <w:t xml:space="preserve"> (2021).</w:t>
      </w:r>
      <w:bookmarkEnd w:id="40"/>
    </w:p>
    <w:p w14:paraId="40571D7D" w14:textId="77777777" w:rsidR="0020459E" w:rsidRPr="0020459E" w:rsidRDefault="0020459E" w:rsidP="0020459E">
      <w:pPr>
        <w:pStyle w:val="EndNoteBibliography"/>
        <w:spacing w:after="240"/>
        <w:ind w:firstLine="0"/>
        <w:jc w:val="left"/>
      </w:pPr>
      <w:bookmarkStart w:id="41" w:name="_ENREF_26"/>
      <w:r w:rsidRPr="0020459E">
        <w:rPr>
          <w:vertAlign w:val="superscript"/>
        </w:rPr>
        <w:t>26</w:t>
      </w:r>
      <w:r w:rsidRPr="0020459E">
        <w:t xml:space="preserve">C. Y. Xiong, J. Chen, Q. Li, Y. Liu and L. Gao Review of Scientific Instruments </w:t>
      </w:r>
      <w:r w:rsidRPr="0020459E">
        <w:rPr>
          <w:b/>
        </w:rPr>
        <w:t>85,</w:t>
      </w:r>
      <w:r w:rsidRPr="0020459E">
        <w:t xml:space="preserve"> (2014).</w:t>
      </w:r>
      <w:bookmarkEnd w:id="41"/>
    </w:p>
    <w:p w14:paraId="4CA73A7C" w14:textId="77777777" w:rsidR="0020459E" w:rsidRPr="0020459E" w:rsidRDefault="0020459E" w:rsidP="0020459E">
      <w:pPr>
        <w:pStyle w:val="EndNoteBibliography"/>
        <w:spacing w:after="240"/>
        <w:ind w:firstLine="0"/>
        <w:jc w:val="left"/>
      </w:pPr>
      <w:bookmarkStart w:id="42" w:name="_ENREF_27"/>
      <w:r w:rsidRPr="0020459E">
        <w:rPr>
          <w:vertAlign w:val="superscript"/>
        </w:rPr>
        <w:t>27</w:t>
      </w:r>
      <w:r w:rsidRPr="0020459E">
        <w:t xml:space="preserve">M. Perkins and R. Vernon, </w:t>
      </w:r>
      <w:r w:rsidRPr="0020459E">
        <w:rPr>
          <w:i/>
        </w:rPr>
        <w:t>Proceedings of IEEE Antennas and Propagation Society International Symposium. Transmitting Waves of Progress to the Next Millennium. 2000 Digest. Held in conjunction with: USNC/URSI National Radio Science Meeting (C,</w:t>
      </w:r>
      <w:r w:rsidRPr="0020459E">
        <w:t xml:space="preserve"> (IEEE).</w:t>
      </w:r>
      <w:bookmarkEnd w:id="42"/>
    </w:p>
    <w:p w14:paraId="0DBE371A" w14:textId="77777777" w:rsidR="0020459E" w:rsidRPr="0020459E" w:rsidRDefault="0020459E" w:rsidP="0020459E">
      <w:pPr>
        <w:pStyle w:val="EndNoteBibliography"/>
        <w:ind w:firstLine="0"/>
        <w:jc w:val="left"/>
      </w:pPr>
      <w:bookmarkStart w:id="43" w:name="_ENREF_28"/>
      <w:r w:rsidRPr="0020459E">
        <w:rPr>
          <w:vertAlign w:val="superscript"/>
        </w:rPr>
        <w:t>28</w:t>
      </w:r>
      <w:r w:rsidRPr="0020459E">
        <w:t xml:space="preserve">S. Jacobsson Infrared physics </w:t>
      </w:r>
      <w:r w:rsidRPr="0020459E">
        <w:rPr>
          <w:b/>
        </w:rPr>
        <w:t>29,</w:t>
      </w:r>
      <w:r w:rsidRPr="0020459E">
        <w:t xml:space="preserve"> (1989).</w:t>
      </w:r>
      <w:bookmarkEnd w:id="43"/>
    </w:p>
    <w:p w14:paraId="0D0936DA" w14:textId="7E90F930" w:rsidR="00B91178" w:rsidRDefault="005732BF" w:rsidP="0020459E">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v Sci Instruments Copy&lt;/Style&gt;&lt;LeftDelim&gt;{&lt;/LeftDelim&gt;&lt;RightDelim&gt;}&lt;/RightDelim&gt;&lt;FontName&gt;Times New Roman&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record-ids&gt;&lt;/item&gt;&lt;/Libraries&gt;"/>
  </w:docVars>
  <w:rsids>
    <w:rsidRoot w:val="00B91178"/>
    <w:rsid w:val="00002E0D"/>
    <w:rsid w:val="00023E75"/>
    <w:rsid w:val="00036790"/>
    <w:rsid w:val="00047410"/>
    <w:rsid w:val="0006265A"/>
    <w:rsid w:val="00087E2C"/>
    <w:rsid w:val="00096612"/>
    <w:rsid w:val="000C2633"/>
    <w:rsid w:val="000E00B5"/>
    <w:rsid w:val="0012608D"/>
    <w:rsid w:val="00161E19"/>
    <w:rsid w:val="001867E4"/>
    <w:rsid w:val="00190654"/>
    <w:rsid w:val="001D65A7"/>
    <w:rsid w:val="001F48B6"/>
    <w:rsid w:val="0020459E"/>
    <w:rsid w:val="00221AB2"/>
    <w:rsid w:val="00231D32"/>
    <w:rsid w:val="0024457C"/>
    <w:rsid w:val="00253BB0"/>
    <w:rsid w:val="002545AB"/>
    <w:rsid w:val="0025642E"/>
    <w:rsid w:val="00295530"/>
    <w:rsid w:val="002B5CE0"/>
    <w:rsid w:val="002D65BF"/>
    <w:rsid w:val="002D74F4"/>
    <w:rsid w:val="002F7B34"/>
    <w:rsid w:val="0032637B"/>
    <w:rsid w:val="00386942"/>
    <w:rsid w:val="004246F5"/>
    <w:rsid w:val="0042586B"/>
    <w:rsid w:val="004B26E4"/>
    <w:rsid w:val="004C0598"/>
    <w:rsid w:val="004C552C"/>
    <w:rsid w:val="004E7D6E"/>
    <w:rsid w:val="004F1D49"/>
    <w:rsid w:val="00516E56"/>
    <w:rsid w:val="005353D5"/>
    <w:rsid w:val="005541EC"/>
    <w:rsid w:val="005732BF"/>
    <w:rsid w:val="005E31FA"/>
    <w:rsid w:val="005F0AEA"/>
    <w:rsid w:val="00602B03"/>
    <w:rsid w:val="00646EFF"/>
    <w:rsid w:val="00647971"/>
    <w:rsid w:val="00665FEA"/>
    <w:rsid w:val="006C3B57"/>
    <w:rsid w:val="006C6B74"/>
    <w:rsid w:val="006D50EA"/>
    <w:rsid w:val="0072772D"/>
    <w:rsid w:val="007832F3"/>
    <w:rsid w:val="007C16D9"/>
    <w:rsid w:val="007C5836"/>
    <w:rsid w:val="007D4FFB"/>
    <w:rsid w:val="00852C21"/>
    <w:rsid w:val="00867228"/>
    <w:rsid w:val="008C2D5C"/>
    <w:rsid w:val="008D1E15"/>
    <w:rsid w:val="00901A39"/>
    <w:rsid w:val="00905FFF"/>
    <w:rsid w:val="009070C8"/>
    <w:rsid w:val="009309AC"/>
    <w:rsid w:val="00931CD0"/>
    <w:rsid w:val="00943410"/>
    <w:rsid w:val="009779BB"/>
    <w:rsid w:val="009B3BD6"/>
    <w:rsid w:val="009F2AB3"/>
    <w:rsid w:val="00A53692"/>
    <w:rsid w:val="00A55CB4"/>
    <w:rsid w:val="00A82301"/>
    <w:rsid w:val="00B71C1A"/>
    <w:rsid w:val="00B91178"/>
    <w:rsid w:val="00BC187B"/>
    <w:rsid w:val="00BC401E"/>
    <w:rsid w:val="00C24E86"/>
    <w:rsid w:val="00C51FD6"/>
    <w:rsid w:val="00C572B3"/>
    <w:rsid w:val="00C62A4B"/>
    <w:rsid w:val="00C83E1D"/>
    <w:rsid w:val="00CC54D1"/>
    <w:rsid w:val="00CE23E0"/>
    <w:rsid w:val="00CE2C39"/>
    <w:rsid w:val="00D078FA"/>
    <w:rsid w:val="00D86E1C"/>
    <w:rsid w:val="00DC23EE"/>
    <w:rsid w:val="00DC34FE"/>
    <w:rsid w:val="00DC49E2"/>
    <w:rsid w:val="00DE38D0"/>
    <w:rsid w:val="00E00BF8"/>
    <w:rsid w:val="00E850AE"/>
    <w:rsid w:val="00E94030"/>
    <w:rsid w:val="00E94957"/>
    <w:rsid w:val="00EC08E4"/>
    <w:rsid w:val="00EF0E8F"/>
    <w:rsid w:val="00EF47F6"/>
    <w:rsid w:val="00F225E9"/>
    <w:rsid w:val="00F317C7"/>
    <w:rsid w:val="00F36583"/>
    <w:rsid w:val="00F36662"/>
    <w:rsid w:val="00F55156"/>
    <w:rsid w:val="00F60647"/>
    <w:rsid w:val="00F917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a3">
    <w:name w:val="Title"/>
    <w:basedOn w:val="a"/>
    <w:next w:val="a"/>
    <w:link w:val="a4"/>
    <w:uiPriority w:val="10"/>
    <w:qFormat/>
    <w:pPr>
      <w:spacing w:before="240" w:after="60"/>
      <w:jc w:val="center"/>
    </w:pPr>
    <w:rPr>
      <w:b/>
      <w:sz w:val="32"/>
      <w:szCs w:val="32"/>
    </w:rPr>
  </w:style>
  <w:style w:type="character" w:customStyle="1" w:styleId="a4">
    <w:name w:val="标题 字符"/>
    <w:basedOn w:val="a0"/>
    <w:link w:val="a3"/>
    <w:uiPriority w:val="10"/>
    <w:rsid w:val="00164522"/>
    <w:rPr>
      <w:rFonts w:asciiTheme="majorHAnsi" w:eastAsiaTheme="majorEastAsia" w:hAnsiTheme="majorHAnsi" w:cs="Times New Roman"/>
      <w:b/>
      <w:bCs/>
      <w:kern w:val="28"/>
      <w:sz w:val="32"/>
      <w:szCs w:val="32"/>
    </w:rPr>
  </w:style>
  <w:style w:type="character" w:styleId="a5">
    <w:name w:val="Placeholder Text"/>
    <w:basedOn w:val="a0"/>
    <w:uiPriority w:val="99"/>
    <w:semiHidden/>
    <w:rsid w:val="00C00534"/>
    <w:rPr>
      <w:color w:val="808080"/>
    </w:rPr>
  </w:style>
  <w:style w:type="paragraph" w:styleId="a6">
    <w:name w:val="caption"/>
    <w:basedOn w:val="a"/>
    <w:next w:val="a"/>
    <w:uiPriority w:val="35"/>
    <w:unhideWhenUsed/>
    <w:qFormat/>
    <w:rsid w:val="00F64214"/>
    <w:pPr>
      <w:spacing w:after="200" w:line="240" w:lineRule="auto"/>
    </w:pPr>
    <w:rPr>
      <w:i/>
      <w:iCs/>
      <w:color w:val="44546A" w:themeColor="text2"/>
      <w:sz w:val="18"/>
      <w:szCs w:val="18"/>
    </w:rPr>
  </w:style>
  <w:style w:type="paragraph" w:styleId="a7">
    <w:name w:val="List Paragraph"/>
    <w:basedOn w:val="a"/>
    <w:uiPriority w:val="34"/>
    <w:qFormat/>
    <w:rsid w:val="002A38DC"/>
    <w:pPr>
      <w:ind w:left="720"/>
      <w:contextualSpacing/>
    </w:pPr>
  </w:style>
  <w:style w:type="character" w:customStyle="1" w:styleId="katex-mathml">
    <w:name w:val="katex-mathml"/>
    <w:basedOn w:val="a0"/>
    <w:rsid w:val="005B3B8E"/>
  </w:style>
  <w:style w:type="character" w:customStyle="1" w:styleId="mord">
    <w:name w:val="mord"/>
    <w:basedOn w:val="a0"/>
    <w:rsid w:val="005B3B8E"/>
  </w:style>
  <w:style w:type="character" w:customStyle="1" w:styleId="vlist-s">
    <w:name w:val="vlist-s"/>
    <w:basedOn w:val="a0"/>
    <w:rsid w:val="005B3B8E"/>
  </w:style>
  <w:style w:type="paragraph" w:styleId="a8">
    <w:name w:val="Revision"/>
    <w:hidden/>
    <w:uiPriority w:val="99"/>
    <w:semiHidden/>
    <w:rsid w:val="00D34E00"/>
    <w:pPr>
      <w:spacing w:after="0" w:line="240" w:lineRule="auto"/>
    </w:pPr>
  </w:style>
  <w:style w:type="character" w:styleId="a9">
    <w:name w:val="annotation reference"/>
    <w:basedOn w:val="a0"/>
    <w:uiPriority w:val="99"/>
    <w:semiHidden/>
    <w:unhideWhenUsed/>
    <w:rsid w:val="000523BB"/>
    <w:rPr>
      <w:sz w:val="16"/>
      <w:szCs w:val="16"/>
    </w:rPr>
  </w:style>
  <w:style w:type="paragraph" w:styleId="aa">
    <w:name w:val="annotation text"/>
    <w:basedOn w:val="a"/>
    <w:link w:val="ab"/>
    <w:uiPriority w:val="99"/>
    <w:unhideWhenUsed/>
    <w:rsid w:val="000523BB"/>
    <w:pPr>
      <w:spacing w:line="240" w:lineRule="auto"/>
    </w:pPr>
    <w:rPr>
      <w:sz w:val="20"/>
      <w:szCs w:val="20"/>
    </w:rPr>
  </w:style>
  <w:style w:type="character" w:customStyle="1" w:styleId="ab">
    <w:name w:val="批注文字 字符"/>
    <w:basedOn w:val="a0"/>
    <w:link w:val="aa"/>
    <w:uiPriority w:val="99"/>
    <w:rsid w:val="000523BB"/>
    <w:rPr>
      <w:sz w:val="20"/>
      <w:szCs w:val="20"/>
    </w:rPr>
  </w:style>
  <w:style w:type="paragraph" w:styleId="ac">
    <w:name w:val="annotation subject"/>
    <w:basedOn w:val="aa"/>
    <w:next w:val="aa"/>
    <w:link w:val="ad"/>
    <w:uiPriority w:val="99"/>
    <w:semiHidden/>
    <w:unhideWhenUsed/>
    <w:rsid w:val="000523BB"/>
    <w:rPr>
      <w:b/>
      <w:bCs/>
    </w:rPr>
  </w:style>
  <w:style w:type="character" w:customStyle="1" w:styleId="ad">
    <w:name w:val="批注主题 字符"/>
    <w:basedOn w:val="ab"/>
    <w:link w:val="ac"/>
    <w:uiPriority w:val="99"/>
    <w:semiHidden/>
    <w:rsid w:val="000523BB"/>
    <w:rPr>
      <w:b/>
      <w:bCs/>
      <w:sz w:val="20"/>
      <w:szCs w:val="20"/>
    </w:rPr>
  </w:style>
  <w:style w:type="paragraph" w:styleId="ae">
    <w:name w:val="Balloon Text"/>
    <w:basedOn w:val="a"/>
    <w:link w:val="af"/>
    <w:uiPriority w:val="99"/>
    <w:semiHidden/>
    <w:unhideWhenUsed/>
    <w:rsid w:val="00B1470A"/>
    <w:pPr>
      <w:spacing w:after="0" w:line="240" w:lineRule="auto"/>
    </w:pPr>
    <w:rPr>
      <w:rFonts w:ascii="Segoe UI" w:hAnsi="Segoe UI" w:cs="Segoe UI"/>
      <w:sz w:val="18"/>
      <w:szCs w:val="18"/>
    </w:rPr>
  </w:style>
  <w:style w:type="character" w:customStyle="1" w:styleId="af">
    <w:name w:val="批注框文本 字符"/>
    <w:basedOn w:val="a0"/>
    <w:link w:val="ae"/>
    <w:uiPriority w:val="99"/>
    <w:semiHidden/>
    <w:rsid w:val="00B1470A"/>
    <w:rPr>
      <w:rFonts w:ascii="Segoe UI" w:hAnsi="Segoe UI" w:cs="Segoe UI"/>
      <w:sz w:val="18"/>
      <w:szCs w:val="18"/>
    </w:rPr>
  </w:style>
  <w:style w:type="paragraph" w:styleId="af0">
    <w:name w:val="Normal (Web)"/>
    <w:basedOn w:val="a"/>
    <w:uiPriority w:val="99"/>
    <w:semiHidden/>
    <w:unhideWhenUsed/>
    <w:rsid w:val="00597EB0"/>
    <w:rPr>
      <w:rFonts w:ascii="Times New Roman" w:hAnsi="Times New Roman" w:cs="Times New Roman"/>
      <w:sz w:val="24"/>
      <w:szCs w:val="24"/>
    </w:rPr>
  </w:style>
  <w:style w:type="paragraph" w:styleId="af1">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5732BF"/>
    <w:rPr>
      <w:rFonts w:ascii="Times New Roman" w:hAnsi="Times New Roman" w:cs="Times New Roman"/>
      <w:noProof/>
    </w:rPr>
  </w:style>
  <w:style w:type="paragraph" w:customStyle="1" w:styleId="EndNoteBibliography">
    <w:name w:val="EndNote Bibliography"/>
    <w:basedOn w:val="a"/>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a0"/>
    <w:link w:val="EndNoteBibliography"/>
    <w:rsid w:val="005732BF"/>
    <w:rPr>
      <w:rFonts w:ascii="Times New Roman" w:hAnsi="Times New Roman" w:cs="Times New Roman"/>
      <w:noProof/>
    </w:rPr>
  </w:style>
  <w:style w:type="character" w:styleId="af2">
    <w:name w:val="Hyperlink"/>
    <w:basedOn w:val="a0"/>
    <w:uiPriority w:val="99"/>
    <w:unhideWhenUsed/>
    <w:rsid w:val="00B71C1A"/>
    <w:rPr>
      <w:color w:val="0563C1" w:themeColor="hyperlink"/>
      <w:u w:val="single"/>
    </w:rPr>
  </w:style>
  <w:style w:type="character" w:styleId="af3">
    <w:name w:val="Unresolved Mention"/>
    <w:basedOn w:val="a0"/>
    <w:uiPriority w:val="99"/>
    <w:semiHidden/>
    <w:unhideWhenUsed/>
    <w:rsid w:val="00B71C1A"/>
    <w:rPr>
      <w:color w:val="605E5C"/>
      <w:shd w:val="clear" w:color="auto" w:fill="E1DFDD"/>
    </w:rPr>
  </w:style>
  <w:style w:type="character" w:styleId="af4">
    <w:name w:val="FollowedHyperlink"/>
    <w:basedOn w:val="a0"/>
    <w:uiPriority w:val="99"/>
    <w:semiHidden/>
    <w:unhideWhenUsed/>
    <w:rsid w:val="00901A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7254</Words>
  <Characters>41354</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8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4</cp:revision>
  <dcterms:created xsi:type="dcterms:W3CDTF">2025-07-13T04:42:00Z</dcterms:created>
  <dcterms:modified xsi:type="dcterms:W3CDTF">2025-07-13T05:45:00Z</dcterms:modified>
</cp:coreProperties>
</file>